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D957A63" w14:textId="77777777" w:rsidR="00012C23" w:rsidRPr="00E72921" w:rsidRDefault="00012C23" w:rsidP="00833348">
      <w:pPr>
        <w:tabs>
          <w:tab w:val="left" w:pos="567"/>
        </w:tabs>
        <w:spacing w:before="120"/>
        <w:jc w:val="center"/>
        <w:rPr>
          <w:sz w:val="28"/>
          <w:lang w:val="vi-VN"/>
        </w:rPr>
      </w:pPr>
      <w:r w:rsidRPr="00E72921">
        <w:rPr>
          <w:sz w:val="28"/>
          <w:lang w:val="vi-VN"/>
        </w:rPr>
        <w:t>BỘ GIÁO DỤC VÀ ĐÀO TẠO</w:t>
      </w:r>
    </w:p>
    <w:p w14:paraId="7A8500E7" w14:textId="7ECD0BD0" w:rsidR="00012C23" w:rsidRPr="00AC00C7" w:rsidRDefault="00012C23" w:rsidP="00833348">
      <w:pPr>
        <w:tabs>
          <w:tab w:val="left" w:pos="567"/>
        </w:tabs>
        <w:jc w:val="center"/>
        <w:rPr>
          <w:rFonts w:eastAsia="MS Mincho"/>
          <w:b/>
          <w:sz w:val="24"/>
          <w:lang w:val="vi-VN" w:eastAsia="ja-JP"/>
        </w:rPr>
      </w:pPr>
      <w:r w:rsidRPr="00E72921">
        <w:rPr>
          <w:b/>
          <w:sz w:val="28"/>
          <w:lang w:val="vi-VN"/>
        </w:rPr>
        <w:t>TRƯỜNG ĐẠI HỌC XÂY DỰNG</w:t>
      </w:r>
      <w:r w:rsidR="00AC00C7">
        <w:rPr>
          <w:rFonts w:eastAsia="MS Mincho" w:hint="eastAsia"/>
          <w:b/>
          <w:sz w:val="28"/>
          <w:lang w:val="vi-VN" w:eastAsia="ja-JP"/>
        </w:rPr>
        <w:t xml:space="preserve"> HÀ NỘI</w:t>
      </w:r>
    </w:p>
    <w:p w14:paraId="6DFD1713" w14:textId="2A8B23D9" w:rsidR="00012C23" w:rsidRPr="006A5E86" w:rsidRDefault="00012C23" w:rsidP="006A5E86">
      <w:pPr>
        <w:jc w:val="center"/>
        <w:rPr>
          <w:b/>
          <w:sz w:val="28"/>
          <w:szCs w:val="28"/>
          <w:lang w:val="vi-VN"/>
        </w:rPr>
      </w:pPr>
      <w:r w:rsidRPr="00E72921">
        <w:rPr>
          <w:noProof/>
          <w:sz w:val="24"/>
          <w:szCs w:val="26"/>
          <w:lang w:eastAsia="en-US"/>
        </w:rPr>
        <mc:AlternateContent>
          <mc:Choice Requires="wps">
            <w:drawing>
              <wp:anchor distT="0" distB="0" distL="114300" distR="114300" simplePos="0" relativeHeight="251655680" behindDoc="0" locked="0" layoutInCell="1" allowOverlap="1" wp14:anchorId="07C93FA7" wp14:editId="4E9B9A72">
                <wp:simplePos x="0" y="0"/>
                <wp:positionH relativeFrom="margin">
                  <wp:align>center</wp:align>
                </wp:positionH>
                <wp:positionV relativeFrom="paragraph">
                  <wp:posOffset>37465</wp:posOffset>
                </wp:positionV>
                <wp:extent cx="1499870" cy="0"/>
                <wp:effectExtent l="0" t="0" r="24130" b="19050"/>
                <wp:wrapNone/>
                <wp:docPr id="29" name="Straight Connector 2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CnPr>
                        <a:cxnSpLocks noChangeShapeType="1"/>
                      </wps:cNvCnPr>
                      <wps:spPr bwMode="auto">
                        <a:xfrm>
                          <a:off x="0" y="0"/>
                          <a:ext cx="1499870" cy="0"/>
                        </a:xfrm>
                        <a:prstGeom prst="line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noFill/>
                            </a14:hiddenFill>
                          </a:ext>
                        </a:extLst>
                      </wps:spPr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53CCAAB3" id="Straight Connector 29" o:spid="_x0000_s1026" style="position:absolute;z-index:25165568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page;mso-height-relative:page" from="0,2.95pt" to="118.1pt,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">
                <w10:wrap anchorx="margin"/>
              </v:line>
            </w:pict>
          </mc:Fallback>
        </mc:AlternateContent>
      </w:r>
    </w:p>
    <w:p w14:paraId="216B31EF" w14:textId="77777777" w:rsidR="00012C23" w:rsidRPr="00E72921" w:rsidRDefault="00012C23" w:rsidP="00833348">
      <w:pPr>
        <w:tabs>
          <w:tab w:val="left" w:pos="8355"/>
        </w:tabs>
        <w:rPr>
          <w:lang w:val="vi-VN"/>
        </w:rPr>
      </w:pPr>
      <w:r w:rsidRPr="00E72921">
        <w:rPr>
          <w:lang w:val="vi-VN"/>
        </w:rPr>
        <w:tab/>
      </w:r>
    </w:p>
    <w:p w14:paraId="71231607" w14:textId="31604FB6" w:rsidR="00012C23" w:rsidRPr="00E72921" w:rsidRDefault="006A5E86" w:rsidP="00833348">
      <w:pPr>
        <w:jc w:val="center"/>
        <w:rPr>
          <w:lang w:val="vi-VN"/>
        </w:rPr>
      </w:pPr>
      <w:r>
        <w:rPr>
          <w:noProof/>
        </w:rPr>
        <w:drawing>
          <wp:inline distT="0" distB="0" distL="0" distR="0" wp14:anchorId="56DEB8A8" wp14:editId="0027AFF2">
            <wp:extent cx="1033669" cy="1015800"/>
            <wp:effectExtent l="0" t="0" r="0" b="0"/>
            <wp:docPr id="7" name="Hình ảnh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Hình ảnh 7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051192" cy="10330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10F071" w14:textId="77777777" w:rsidR="00012C23" w:rsidRPr="00E72921" w:rsidRDefault="00012C23" w:rsidP="00833348">
      <w:pPr>
        <w:jc w:val="center"/>
        <w:rPr>
          <w:lang w:val="vi-VN"/>
        </w:rPr>
      </w:pPr>
    </w:p>
    <w:p w14:paraId="3F1AD037" w14:textId="490E5C32" w:rsidR="00C471A2" w:rsidRPr="006A5E86" w:rsidRDefault="006A5E86" w:rsidP="00833348">
      <w:pPr>
        <w:keepNext/>
        <w:jc w:val="center"/>
        <w:rPr>
          <w:b/>
          <w:szCs w:val="28"/>
        </w:rPr>
      </w:pPr>
      <w:r>
        <w:rPr>
          <w:b/>
          <w:sz w:val="36"/>
          <w:szCs w:val="36"/>
        </w:rPr>
        <w:t>ĐỒ ÁN XỬ LÝ ẢNH</w:t>
      </w:r>
    </w:p>
    <w:p w14:paraId="2A9C6FC5" w14:textId="77777777" w:rsidR="006A5E86" w:rsidRDefault="006A5E86" w:rsidP="00833348">
      <w:pPr>
        <w:keepNext/>
        <w:jc w:val="center"/>
        <w:rPr>
          <w:b/>
          <w:szCs w:val="28"/>
        </w:rPr>
      </w:pPr>
      <w:r>
        <w:rPr>
          <w:b/>
          <w:szCs w:val="28"/>
        </w:rPr>
        <w:t xml:space="preserve">TRIỂN KHAI CÁC PHƯƠNG PHÁP TIỀN XỬ LÝ ẢNH VÀ </w:t>
      </w:r>
    </w:p>
    <w:p w14:paraId="02B2B22A" w14:textId="5499C80D" w:rsidR="00012C23" w:rsidRPr="006A5E86" w:rsidRDefault="006A5E86" w:rsidP="00833348">
      <w:pPr>
        <w:keepNext/>
        <w:jc w:val="center"/>
        <w:rPr>
          <w:b/>
          <w:szCs w:val="28"/>
        </w:rPr>
      </w:pPr>
      <w:r>
        <w:rPr>
          <w:b/>
          <w:szCs w:val="28"/>
        </w:rPr>
        <w:t>ỨNG DỤNG MÔ HÌNH PHÂN LỚP BAYES CHO BÀI TOÁN NHẬN DẠNG CHỮ SỐ VIẾT TAY</w:t>
      </w:r>
    </w:p>
    <w:p w14:paraId="1C69A31E" w14:textId="77777777" w:rsidR="00C471A2" w:rsidRPr="00E72921" w:rsidRDefault="00C471A2" w:rsidP="00833348">
      <w:pPr>
        <w:keepNext/>
        <w:jc w:val="center"/>
        <w:rPr>
          <w:b/>
          <w:szCs w:val="28"/>
          <w:lang w:val="vi-VN"/>
        </w:rPr>
      </w:pPr>
    </w:p>
    <w:p w14:paraId="1BA36FAC" w14:textId="77777777" w:rsidR="00C471A2" w:rsidRPr="00E72921" w:rsidRDefault="00C471A2" w:rsidP="00833348">
      <w:pPr>
        <w:keepNext/>
        <w:jc w:val="center"/>
        <w:rPr>
          <w:b/>
          <w:szCs w:val="28"/>
          <w:lang w:val="vi-VN"/>
        </w:rPr>
      </w:pPr>
    </w:p>
    <w:p w14:paraId="67FFE5AF" w14:textId="7A1BE540" w:rsidR="00012C23" w:rsidRDefault="00012C23" w:rsidP="00833348">
      <w:pPr>
        <w:keepNext/>
        <w:spacing w:before="120"/>
        <w:ind w:firstLine="720"/>
        <w:rPr>
          <w:b/>
          <w:lang w:val="vi-VN"/>
        </w:rPr>
      </w:pPr>
      <w:r w:rsidRPr="00E72921">
        <w:rPr>
          <w:b/>
          <w:lang w:val="vi-VN"/>
        </w:rPr>
        <w:t>Sinh viên thực hiện:</w:t>
      </w:r>
    </w:p>
    <w:p w14:paraId="1B36CD40" w14:textId="77777777" w:rsidR="0014474E" w:rsidRDefault="0014474E" w:rsidP="00833348">
      <w:pPr>
        <w:keepNext/>
        <w:spacing w:before="120"/>
        <w:ind w:firstLine="720"/>
        <w:rPr>
          <w:b/>
          <w:lang w:val="vi-VN"/>
        </w:rPr>
      </w:pPr>
    </w:p>
    <w:tbl>
      <w:tblPr>
        <w:tblStyle w:val="TableGrid"/>
        <w:tblW w:w="0" w:type="auto"/>
        <w:tblInd w:w="141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35"/>
        <w:gridCol w:w="1793"/>
        <w:gridCol w:w="1897"/>
      </w:tblGrid>
      <w:tr w:rsidR="0014474E" w14:paraId="00079F7E" w14:textId="77777777" w:rsidTr="006A5E86">
        <w:tc>
          <w:tcPr>
            <w:tcW w:w="2835" w:type="dxa"/>
          </w:tcPr>
          <w:p w14:paraId="0C589E54" w14:textId="70CEEE0A" w:rsidR="0014474E" w:rsidRPr="006A5E86" w:rsidRDefault="006A5E86" w:rsidP="00833348">
            <w:pPr>
              <w:keepNext/>
              <w:spacing w:before="120"/>
              <w:rPr>
                <w:bCs/>
                <w:sz w:val="22"/>
              </w:rPr>
            </w:pPr>
            <w:r w:rsidRPr="006A5E86">
              <w:rPr>
                <w:bCs/>
                <w:sz w:val="22"/>
              </w:rPr>
              <w:t>DƯƠNG CÔNG SƠN</w:t>
            </w:r>
          </w:p>
        </w:tc>
        <w:tc>
          <w:tcPr>
            <w:tcW w:w="1793" w:type="dxa"/>
          </w:tcPr>
          <w:p w14:paraId="3EBEC5CC" w14:textId="3B47571F" w:rsidR="0014474E" w:rsidRPr="006A5E86" w:rsidRDefault="0014474E" w:rsidP="00833348">
            <w:pPr>
              <w:keepNext/>
              <w:spacing w:before="120"/>
              <w:rPr>
                <w:bCs/>
                <w:sz w:val="22"/>
              </w:rPr>
            </w:pPr>
            <w:r w:rsidRPr="006A5E86">
              <w:rPr>
                <w:bCs/>
                <w:sz w:val="22"/>
              </w:rPr>
              <w:t>LỚP</w:t>
            </w:r>
            <w:r w:rsidR="006A5E86" w:rsidRPr="006A5E86">
              <w:rPr>
                <w:bCs/>
                <w:sz w:val="22"/>
              </w:rPr>
              <w:t xml:space="preserve"> 64CS3</w:t>
            </w:r>
          </w:p>
        </w:tc>
        <w:tc>
          <w:tcPr>
            <w:tcW w:w="1897" w:type="dxa"/>
          </w:tcPr>
          <w:p w14:paraId="37B6EF50" w14:textId="47F0F0BC" w:rsidR="0014474E" w:rsidRPr="006A5E86" w:rsidRDefault="0014474E" w:rsidP="00833348">
            <w:pPr>
              <w:keepNext/>
              <w:spacing w:before="120"/>
              <w:rPr>
                <w:bCs/>
                <w:sz w:val="22"/>
              </w:rPr>
            </w:pPr>
            <w:r w:rsidRPr="006A5E86">
              <w:rPr>
                <w:bCs/>
                <w:sz w:val="22"/>
              </w:rPr>
              <w:t>MÃ SV</w:t>
            </w:r>
            <w:r w:rsidR="006A5E86">
              <w:rPr>
                <w:bCs/>
                <w:sz w:val="22"/>
              </w:rPr>
              <w:t>: 167464</w:t>
            </w:r>
          </w:p>
        </w:tc>
      </w:tr>
      <w:tr w:rsidR="0014474E" w14:paraId="7D082D75" w14:textId="77777777" w:rsidTr="006A5E86">
        <w:tc>
          <w:tcPr>
            <w:tcW w:w="2835" w:type="dxa"/>
          </w:tcPr>
          <w:p w14:paraId="3F7E4691" w14:textId="361F5EE6" w:rsidR="0014474E" w:rsidRPr="006A5E86" w:rsidRDefault="006A5E86" w:rsidP="0014474E">
            <w:pPr>
              <w:keepNext/>
              <w:spacing w:before="120"/>
              <w:rPr>
                <w:bCs/>
                <w:sz w:val="22"/>
              </w:rPr>
            </w:pPr>
            <w:r>
              <w:rPr>
                <w:bCs/>
                <w:sz w:val="22"/>
              </w:rPr>
              <w:t>NGUYỄN TRẦN LÊ TUẤN</w:t>
            </w:r>
          </w:p>
        </w:tc>
        <w:tc>
          <w:tcPr>
            <w:tcW w:w="1793" w:type="dxa"/>
          </w:tcPr>
          <w:p w14:paraId="6A65FF71" w14:textId="2318D77A" w:rsidR="0014474E" w:rsidRPr="006A5E86" w:rsidRDefault="0014474E" w:rsidP="0014474E">
            <w:pPr>
              <w:keepNext/>
              <w:spacing w:before="120"/>
              <w:rPr>
                <w:bCs/>
                <w:sz w:val="22"/>
                <w:lang w:val="vi-VN"/>
              </w:rPr>
            </w:pPr>
            <w:r w:rsidRPr="006A5E86">
              <w:rPr>
                <w:bCs/>
                <w:sz w:val="22"/>
              </w:rPr>
              <w:t>LỚP</w:t>
            </w:r>
            <w:r w:rsidR="006A5E86">
              <w:rPr>
                <w:bCs/>
                <w:sz w:val="22"/>
              </w:rPr>
              <w:t xml:space="preserve"> 64CS3</w:t>
            </w:r>
          </w:p>
        </w:tc>
        <w:tc>
          <w:tcPr>
            <w:tcW w:w="1897" w:type="dxa"/>
          </w:tcPr>
          <w:p w14:paraId="66058690" w14:textId="66B6F0BE" w:rsidR="0014474E" w:rsidRPr="006A5E86" w:rsidRDefault="0014474E" w:rsidP="0014474E">
            <w:pPr>
              <w:keepNext/>
              <w:spacing w:before="120"/>
              <w:rPr>
                <w:bCs/>
                <w:sz w:val="22"/>
                <w:lang w:val="vi-VN"/>
              </w:rPr>
            </w:pPr>
            <w:r w:rsidRPr="006A5E86">
              <w:rPr>
                <w:bCs/>
                <w:sz w:val="22"/>
              </w:rPr>
              <w:t>MÃ SV</w:t>
            </w:r>
            <w:r w:rsidR="006A5E86">
              <w:rPr>
                <w:bCs/>
                <w:sz w:val="22"/>
              </w:rPr>
              <w:t>: 1553564</w:t>
            </w:r>
          </w:p>
        </w:tc>
      </w:tr>
      <w:tr w:rsidR="0014474E" w14:paraId="60D1FB33" w14:textId="77777777" w:rsidTr="006A5E86">
        <w:tc>
          <w:tcPr>
            <w:tcW w:w="2835" w:type="dxa"/>
          </w:tcPr>
          <w:p w14:paraId="291F3E9B" w14:textId="3CE6A5A0" w:rsidR="0014474E" w:rsidRPr="006A5E86" w:rsidRDefault="006A5E86" w:rsidP="0014474E">
            <w:pPr>
              <w:keepNext/>
              <w:spacing w:before="120"/>
              <w:rPr>
                <w:bCs/>
                <w:sz w:val="22"/>
              </w:rPr>
            </w:pPr>
            <w:r>
              <w:rPr>
                <w:bCs/>
                <w:sz w:val="22"/>
              </w:rPr>
              <w:t>HOÀNG THỊ THANH TÚ</w:t>
            </w:r>
          </w:p>
        </w:tc>
        <w:tc>
          <w:tcPr>
            <w:tcW w:w="1793" w:type="dxa"/>
          </w:tcPr>
          <w:p w14:paraId="2EB1895D" w14:textId="09DC1876" w:rsidR="0014474E" w:rsidRPr="006A5E86" w:rsidRDefault="006A5E86" w:rsidP="0014474E">
            <w:pPr>
              <w:keepNext/>
              <w:spacing w:before="120"/>
              <w:rPr>
                <w:bCs/>
                <w:sz w:val="22"/>
              </w:rPr>
            </w:pPr>
            <w:r w:rsidRPr="006A5E86">
              <w:rPr>
                <w:bCs/>
                <w:sz w:val="22"/>
              </w:rPr>
              <w:t>LỚP</w:t>
            </w:r>
            <w:r>
              <w:rPr>
                <w:bCs/>
                <w:sz w:val="22"/>
              </w:rPr>
              <w:t xml:space="preserve"> 64CS3</w:t>
            </w:r>
          </w:p>
        </w:tc>
        <w:tc>
          <w:tcPr>
            <w:tcW w:w="1897" w:type="dxa"/>
          </w:tcPr>
          <w:p w14:paraId="6BEF9271" w14:textId="05DC385B" w:rsidR="0014474E" w:rsidRPr="006A5E86" w:rsidRDefault="0014474E" w:rsidP="0014474E">
            <w:pPr>
              <w:keepNext/>
              <w:spacing w:before="120"/>
              <w:rPr>
                <w:bCs/>
                <w:sz w:val="22"/>
              </w:rPr>
            </w:pPr>
            <w:r w:rsidRPr="006A5E86">
              <w:rPr>
                <w:bCs/>
                <w:sz w:val="22"/>
              </w:rPr>
              <w:t>MÃ SV</w:t>
            </w:r>
            <w:r w:rsidR="006A5E86">
              <w:rPr>
                <w:bCs/>
                <w:sz w:val="22"/>
              </w:rPr>
              <w:t>: 208764</w:t>
            </w:r>
          </w:p>
        </w:tc>
      </w:tr>
      <w:tr w:rsidR="006A5E86" w14:paraId="2AD4DC61" w14:textId="77777777" w:rsidTr="006A5E86">
        <w:tc>
          <w:tcPr>
            <w:tcW w:w="2835" w:type="dxa"/>
          </w:tcPr>
          <w:p w14:paraId="7D4EFE42" w14:textId="564CF326" w:rsidR="006A5E86" w:rsidRDefault="006A5E86" w:rsidP="0014474E">
            <w:pPr>
              <w:keepNext/>
              <w:spacing w:before="120"/>
              <w:rPr>
                <w:bCs/>
                <w:sz w:val="22"/>
              </w:rPr>
            </w:pPr>
            <w:r>
              <w:rPr>
                <w:bCs/>
                <w:sz w:val="22"/>
              </w:rPr>
              <w:t>ĐOÀN ĐÌNH MẠNH</w:t>
            </w:r>
          </w:p>
        </w:tc>
        <w:tc>
          <w:tcPr>
            <w:tcW w:w="1793" w:type="dxa"/>
          </w:tcPr>
          <w:p w14:paraId="5A7D1E44" w14:textId="45C73BAC" w:rsidR="006A5E86" w:rsidRPr="006A5E86" w:rsidRDefault="006A5E86" w:rsidP="0014474E">
            <w:pPr>
              <w:keepNext/>
              <w:spacing w:before="120"/>
              <w:rPr>
                <w:bCs/>
                <w:sz w:val="22"/>
              </w:rPr>
            </w:pPr>
            <w:r>
              <w:rPr>
                <w:bCs/>
                <w:sz w:val="22"/>
              </w:rPr>
              <w:t>LỚP 64CS3</w:t>
            </w:r>
          </w:p>
        </w:tc>
        <w:tc>
          <w:tcPr>
            <w:tcW w:w="1897" w:type="dxa"/>
          </w:tcPr>
          <w:p w14:paraId="0CFEECF3" w14:textId="01270156" w:rsidR="006A5E86" w:rsidRPr="006A5E86" w:rsidRDefault="006A5E86" w:rsidP="0014474E">
            <w:pPr>
              <w:keepNext/>
              <w:spacing w:before="120"/>
              <w:rPr>
                <w:bCs/>
                <w:sz w:val="22"/>
              </w:rPr>
            </w:pPr>
            <w:r>
              <w:rPr>
                <w:bCs/>
                <w:sz w:val="22"/>
              </w:rPr>
              <w:t>MÃ SV: 132364</w:t>
            </w:r>
          </w:p>
        </w:tc>
      </w:tr>
    </w:tbl>
    <w:p w14:paraId="28B73D4E" w14:textId="292F897D" w:rsidR="00012C23" w:rsidRPr="00E72921" w:rsidRDefault="00012C23" w:rsidP="006A5E86">
      <w:pPr>
        <w:keepNext/>
        <w:spacing w:before="120"/>
        <w:rPr>
          <w:b/>
          <w:lang w:val="vi-VN"/>
        </w:rPr>
      </w:pPr>
    </w:p>
    <w:p w14:paraId="18B79BF3" w14:textId="24B703C0" w:rsidR="00012C23" w:rsidRPr="00E72921" w:rsidRDefault="00012C23" w:rsidP="00833348">
      <w:pPr>
        <w:keepNext/>
        <w:spacing w:before="120"/>
        <w:ind w:firstLine="720"/>
        <w:rPr>
          <w:lang w:val="vi-VN"/>
        </w:rPr>
      </w:pPr>
      <w:r w:rsidRPr="00E72921">
        <w:rPr>
          <w:b/>
          <w:lang w:val="vi-VN"/>
        </w:rPr>
        <w:t xml:space="preserve">Giáo viên hướng dẫn: </w:t>
      </w:r>
      <w:r w:rsidR="006A5E86">
        <w:t>ThS.Thái Thị Nguyệt</w:t>
      </w:r>
      <w:r w:rsidRPr="00E72921">
        <w:rPr>
          <w:lang w:val="vi-VN"/>
        </w:rPr>
        <w:t xml:space="preserve"> </w:t>
      </w:r>
    </w:p>
    <w:p w14:paraId="56E67F1C" w14:textId="77777777" w:rsidR="00012C23" w:rsidRPr="00E72921" w:rsidRDefault="00012C23" w:rsidP="00833348">
      <w:pPr>
        <w:keepNext/>
        <w:spacing w:before="120"/>
        <w:ind w:firstLine="720"/>
        <w:rPr>
          <w:lang w:val="vi-VN"/>
        </w:rPr>
      </w:pPr>
    </w:p>
    <w:tbl>
      <w:tblPr>
        <w:tblW w:w="0" w:type="auto"/>
        <w:tblLook w:val="04A0" w:firstRow="1" w:lastRow="0" w:firstColumn="1" w:lastColumn="0" w:noHBand="0" w:noVBand="1"/>
      </w:tblPr>
      <w:tblGrid>
        <w:gridCol w:w="4539"/>
      </w:tblGrid>
      <w:tr w:rsidR="00522A7B" w:rsidRPr="00AC00C7" w14:paraId="216CC4A0" w14:textId="77777777" w:rsidTr="009B15BE">
        <w:tc>
          <w:tcPr>
            <w:tcW w:w="4539" w:type="dxa"/>
            <w:shd w:val="clear" w:color="auto" w:fill="auto"/>
          </w:tcPr>
          <w:p w14:paraId="63A73A19" w14:textId="77777777" w:rsidR="00522A7B" w:rsidRPr="00E72921" w:rsidRDefault="00522A7B" w:rsidP="00833348">
            <w:pPr>
              <w:keepNext/>
              <w:jc w:val="center"/>
              <w:rPr>
                <w:lang w:val="vi-VN"/>
              </w:rPr>
            </w:pPr>
          </w:p>
        </w:tc>
      </w:tr>
    </w:tbl>
    <w:p w14:paraId="64BFE50C" w14:textId="77777777" w:rsidR="00EE3787" w:rsidRPr="00E72921" w:rsidRDefault="00EE3787" w:rsidP="00833348">
      <w:pPr>
        <w:jc w:val="center"/>
        <w:rPr>
          <w:b/>
          <w:bCs/>
          <w:sz w:val="32"/>
          <w:lang w:val="vi-VN"/>
        </w:rPr>
      </w:pPr>
    </w:p>
    <w:sdt>
      <w:sdtPr>
        <w:rPr>
          <w:rFonts w:eastAsia="Times New Roman"/>
          <w:color w:val="000000" w:themeColor="text1"/>
          <w:lang w:val="vi-VN" w:eastAsia="vi-VN"/>
        </w:rPr>
        <w:id w:val="-2006976242"/>
        <w:docPartObj>
          <w:docPartGallery w:val="Cover Pages"/>
          <w:docPartUnique/>
        </w:docPartObj>
      </w:sdtPr>
      <w:sdtEndPr>
        <w:rPr>
          <w:rFonts w:eastAsia="SimSun"/>
          <w:b/>
          <w:lang w:eastAsia="zh-CN"/>
        </w:rPr>
      </w:sdtEndPr>
      <w:sdtContent>
        <w:p w14:paraId="30C2DCAB" w14:textId="27B84846" w:rsidR="005C4671" w:rsidRPr="00E72921" w:rsidRDefault="003B60F3" w:rsidP="00833348">
          <w:pPr>
            <w:widowControl w:val="0"/>
            <w:kinsoku w:val="0"/>
            <w:overflowPunct w:val="0"/>
            <w:autoSpaceDE w:val="0"/>
            <w:autoSpaceDN w:val="0"/>
            <w:jc w:val="center"/>
            <w:rPr>
              <w:rFonts w:eastAsia="Times New Roman"/>
              <w:b/>
              <w:color w:val="000000" w:themeColor="text1"/>
              <w:lang w:val="vi-VN"/>
            </w:rPr>
          </w:pPr>
          <w:r w:rsidRPr="00E72921">
            <w:rPr>
              <w:rFonts w:eastAsia="Times New Roman"/>
              <w:b/>
              <w:color w:val="000000" w:themeColor="text1"/>
              <w:lang w:val="vi-VN"/>
            </w:rPr>
            <w:t>Hà Nội,</w:t>
          </w:r>
          <w:r w:rsidR="00E208F6" w:rsidRPr="00E72921">
            <w:rPr>
              <w:rFonts w:eastAsia="Times New Roman"/>
              <w:b/>
              <w:color w:val="000000" w:themeColor="text1"/>
              <w:lang w:val="vi-VN"/>
            </w:rPr>
            <w:t xml:space="preserve"> </w:t>
          </w:r>
          <w:r w:rsidR="00DF43FC">
            <w:rPr>
              <w:rFonts w:eastAsia="Times New Roman"/>
              <w:b/>
              <w:color w:val="000000" w:themeColor="text1"/>
              <w:lang w:val="vi-VN"/>
            </w:rPr>
            <w:fldChar w:fldCharType="begin"/>
          </w:r>
          <w:r w:rsidR="00DF43FC">
            <w:rPr>
              <w:rFonts w:eastAsia="Times New Roman"/>
              <w:b/>
              <w:color w:val="000000" w:themeColor="text1"/>
              <w:lang w:val="vi-VN"/>
            </w:rPr>
            <w:instrText xml:space="preserve"> TIME  \@ "MM/yyyy" </w:instrText>
          </w:r>
          <w:r w:rsidR="00DF43FC">
            <w:rPr>
              <w:rFonts w:eastAsia="Times New Roman"/>
              <w:b/>
              <w:color w:val="000000" w:themeColor="text1"/>
              <w:lang w:val="vi-VN"/>
            </w:rPr>
            <w:fldChar w:fldCharType="separate"/>
          </w:r>
          <w:r w:rsidR="006A5E86">
            <w:rPr>
              <w:rFonts w:eastAsia="Times New Roman"/>
              <w:b/>
              <w:noProof/>
              <w:color w:val="000000" w:themeColor="text1"/>
              <w:lang w:val="vi-VN"/>
            </w:rPr>
            <w:t>07/2022</w:t>
          </w:r>
          <w:r w:rsidR="00DF43FC">
            <w:rPr>
              <w:rFonts w:eastAsia="Times New Roman"/>
              <w:b/>
              <w:color w:val="000000" w:themeColor="text1"/>
              <w:lang w:val="vi-VN"/>
            </w:rPr>
            <w:fldChar w:fldCharType="end"/>
          </w:r>
        </w:p>
        <w:p w14:paraId="3E9867C2" w14:textId="77777777" w:rsidR="005C4671" w:rsidRPr="00E72921" w:rsidRDefault="005C4671" w:rsidP="00833348">
          <w:pPr>
            <w:rPr>
              <w:rFonts w:eastAsia="Times New Roman"/>
              <w:lang w:val="vi-VN"/>
            </w:rPr>
            <w:sectPr w:rsidR="005C4671" w:rsidRPr="00E72921" w:rsidSect="009D7F56">
              <w:footerReference w:type="default" r:id="rId9"/>
              <w:pgSz w:w="11907" w:h="16840" w:code="9"/>
              <w:pgMar w:top="1134" w:right="1134" w:bottom="1134" w:left="1701" w:header="680" w:footer="567" w:gutter="0"/>
              <w:pgBorders w:display="firstPage">
                <w:top w:val="double" w:sz="12" w:space="1" w:color="auto"/>
                <w:left w:val="double" w:sz="12" w:space="4" w:color="auto"/>
                <w:bottom w:val="double" w:sz="12" w:space="1" w:color="auto"/>
                <w:right w:val="double" w:sz="12" w:space="4" w:color="auto"/>
              </w:pgBorders>
              <w:pgNumType w:fmt="lowerRoman" w:start="0"/>
              <w:cols w:space="720"/>
              <w:docGrid w:linePitch="360"/>
            </w:sectPr>
          </w:pPr>
        </w:p>
        <w:p w14:paraId="3DDBD2FD" w14:textId="77777777" w:rsidR="006A5E86" w:rsidRPr="00E72921" w:rsidRDefault="006A5E86" w:rsidP="006A5E86">
          <w:pPr>
            <w:tabs>
              <w:tab w:val="left" w:pos="567"/>
            </w:tabs>
            <w:spacing w:before="120"/>
            <w:jc w:val="center"/>
            <w:rPr>
              <w:sz w:val="28"/>
              <w:lang w:val="vi-VN"/>
            </w:rPr>
          </w:pPr>
          <w:r w:rsidRPr="00E72921">
            <w:rPr>
              <w:sz w:val="28"/>
              <w:lang w:val="vi-VN"/>
            </w:rPr>
            <w:lastRenderedPageBreak/>
            <w:t>BỘ GIÁO DỤC VÀ ĐÀO TẠO</w:t>
          </w:r>
        </w:p>
        <w:p w14:paraId="3539FD31" w14:textId="77777777" w:rsidR="006A5E86" w:rsidRPr="00AC00C7" w:rsidRDefault="006A5E86" w:rsidP="006A5E86">
          <w:pPr>
            <w:tabs>
              <w:tab w:val="left" w:pos="567"/>
            </w:tabs>
            <w:jc w:val="center"/>
            <w:rPr>
              <w:rFonts w:eastAsia="MS Mincho"/>
              <w:b/>
              <w:sz w:val="24"/>
              <w:lang w:val="vi-VN" w:eastAsia="ja-JP"/>
            </w:rPr>
          </w:pPr>
          <w:r w:rsidRPr="00E72921">
            <w:rPr>
              <w:b/>
              <w:sz w:val="28"/>
              <w:lang w:val="vi-VN"/>
            </w:rPr>
            <w:t>TRƯỜNG ĐẠI HỌC XÂY DỰNG</w:t>
          </w:r>
          <w:r>
            <w:rPr>
              <w:rFonts w:eastAsia="MS Mincho" w:hint="eastAsia"/>
              <w:b/>
              <w:sz w:val="28"/>
              <w:lang w:val="vi-VN" w:eastAsia="ja-JP"/>
            </w:rPr>
            <w:t xml:space="preserve"> HÀ NỘI</w:t>
          </w:r>
        </w:p>
        <w:p w14:paraId="0CB30D02" w14:textId="77777777" w:rsidR="006A5E86" w:rsidRPr="006A5E86" w:rsidRDefault="006A5E86" w:rsidP="006A5E86">
          <w:pPr>
            <w:jc w:val="center"/>
            <w:rPr>
              <w:b/>
              <w:sz w:val="28"/>
              <w:szCs w:val="28"/>
              <w:lang w:val="vi-VN"/>
            </w:rPr>
          </w:pPr>
          <w:r w:rsidRPr="00E72921">
            <w:rPr>
              <w:noProof/>
              <w:sz w:val="24"/>
              <w:szCs w:val="26"/>
              <w:lang w:eastAsia="en-US"/>
            </w:rPr>
            <mc:AlternateContent>
              <mc:Choice Requires="wps">
                <w:drawing>
                  <wp:anchor distT="0" distB="0" distL="114300" distR="114300" simplePos="0" relativeHeight="251674624" behindDoc="0" locked="0" layoutInCell="1" allowOverlap="1" wp14:anchorId="31370685" wp14:editId="2701E560">
                    <wp:simplePos x="0" y="0"/>
                    <wp:positionH relativeFrom="margin">
                      <wp:align>center</wp:align>
                    </wp:positionH>
                    <wp:positionV relativeFrom="paragraph">
                      <wp:posOffset>37465</wp:posOffset>
                    </wp:positionV>
                    <wp:extent cx="1499870" cy="0"/>
                    <wp:effectExtent l="0" t="0" r="24130" b="19050"/>
                    <wp:wrapNone/>
                    <wp:docPr id="3" name="Straight Connector 3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CnPr>
                            <a:cxnSpLocks noChangeShapeType="1"/>
                          </wps:cNvCnPr>
                          <wps:spPr bwMode="auto">
                            <a:xfrm>
                              <a:off x="0" y="0"/>
                              <a:ext cx="1499870" cy="0"/>
                            </a:xfrm>
                            <a:prstGeom prst="line">
                              <a:avLst/>
                            </a:prstGeom>
                            <a:noFill/>
                            <a:ln w="9525">
                              <a:solidFill>
                                <a:srgbClr val="000000"/>
                              </a:solidFill>
                              <a:round/>
                              <a:headEnd/>
                              <a:tailEnd/>
                            </a:ln>
                            <a:extLst>
                              <a:ext uri="{909E8E84-426E-40DD-AFC4-6F175D3DCCD1}">
                                <a14:hiddenFill xmlns:a14="http://schemas.microsoft.com/office/drawing/2010/main">
                                  <a:noFill/>
                                </a14:hiddenFill>
                              </a:ext>
                            </a:extLst>
                          </wps:spPr>
                          <wps:bodyPr/>
                        </wps:wsp>
                      </a:graphicData>
                    </a:graphic>
                    <wp14:sizeRelH relativeFrom="page">
                      <wp14:pctWidth>0</wp14:pctWidth>
                    </wp14:sizeRelH>
                    <wp14:sizeRelV relativeFrom="page">
                      <wp14:pctHeight>0</wp14:pctHeight>
                    </wp14:sizeRelV>
                  </wp:anchor>
                </w:drawing>
              </mc:Choice>
              <mc:Fallback>
                <w:pict>
                  <v:line w14:anchorId="3D9EA63E" id="Straight Connector 3" o:spid="_x0000_s1026" style="position:absolute;z-index:251674624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page;mso-height-relative:page" from="0,2.95pt" to="118.1pt,2.9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">
                    <w10:wrap anchorx="margin"/>
                  </v:line>
                </w:pict>
              </mc:Fallback>
            </mc:AlternateContent>
          </w:r>
        </w:p>
        <w:p w14:paraId="4C06AEC9" w14:textId="77777777" w:rsidR="006A5E86" w:rsidRPr="00E72921" w:rsidRDefault="006A5E86" w:rsidP="006A5E86">
          <w:pPr>
            <w:tabs>
              <w:tab w:val="left" w:pos="8355"/>
            </w:tabs>
            <w:rPr>
              <w:lang w:val="vi-VN"/>
            </w:rPr>
          </w:pPr>
          <w:r w:rsidRPr="00E72921">
            <w:rPr>
              <w:lang w:val="vi-VN"/>
            </w:rPr>
            <w:tab/>
          </w:r>
        </w:p>
        <w:p w14:paraId="376C438A" w14:textId="77777777" w:rsidR="006A5E86" w:rsidRPr="00E72921" w:rsidRDefault="006A5E86" w:rsidP="006A5E86">
          <w:pPr>
            <w:jc w:val="center"/>
            <w:rPr>
              <w:lang w:val="vi-VN"/>
            </w:rPr>
          </w:pPr>
          <w:r>
            <w:rPr>
              <w:noProof/>
            </w:rPr>
            <w:drawing>
              <wp:inline distT="0" distB="0" distL="0" distR="0" wp14:anchorId="0EC9622E" wp14:editId="5EC82B11">
                <wp:extent cx="1033669" cy="1015800"/>
                <wp:effectExtent l="0" t="0" r="0" b="0"/>
                <wp:docPr id="4" name="Hình ảnh 7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Hình ảnh 7"/>
                        <pic:cNvPicPr/>
                      </pic:nvPicPr>
                      <pic:blipFill>
                        <a:blip r:embed="rId8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051192" cy="1033020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4F67DBE6" w14:textId="77777777" w:rsidR="006A5E86" w:rsidRPr="00E72921" w:rsidRDefault="006A5E86" w:rsidP="006A5E86">
          <w:pPr>
            <w:jc w:val="center"/>
            <w:rPr>
              <w:lang w:val="vi-VN"/>
            </w:rPr>
          </w:pPr>
        </w:p>
        <w:p w14:paraId="5E6BED6E" w14:textId="77777777" w:rsidR="006A5E86" w:rsidRPr="006A5E86" w:rsidRDefault="006A5E86" w:rsidP="006A5E86">
          <w:pPr>
            <w:keepNext/>
            <w:jc w:val="center"/>
            <w:rPr>
              <w:b/>
              <w:szCs w:val="28"/>
            </w:rPr>
          </w:pPr>
          <w:r>
            <w:rPr>
              <w:b/>
              <w:sz w:val="36"/>
              <w:szCs w:val="36"/>
            </w:rPr>
            <w:t>ĐỒ ÁN XỬ LÝ ẢNH</w:t>
          </w:r>
        </w:p>
        <w:p w14:paraId="6D807DDC" w14:textId="77777777" w:rsidR="006A5E86" w:rsidRDefault="006A5E86" w:rsidP="006A5E86">
          <w:pPr>
            <w:keepNext/>
            <w:jc w:val="center"/>
            <w:rPr>
              <w:b/>
              <w:szCs w:val="28"/>
            </w:rPr>
          </w:pPr>
          <w:r>
            <w:rPr>
              <w:b/>
              <w:szCs w:val="28"/>
            </w:rPr>
            <w:t xml:space="preserve">TRIỂN KHAI CÁC PHƯƠNG PHÁP TIỀN XỬ LÝ ẢNH VÀ </w:t>
          </w:r>
        </w:p>
        <w:p w14:paraId="75694626" w14:textId="77777777" w:rsidR="006A5E86" w:rsidRPr="006A5E86" w:rsidRDefault="006A5E86" w:rsidP="006A5E86">
          <w:pPr>
            <w:keepNext/>
            <w:jc w:val="center"/>
            <w:rPr>
              <w:b/>
              <w:szCs w:val="28"/>
            </w:rPr>
          </w:pPr>
          <w:r>
            <w:rPr>
              <w:b/>
              <w:szCs w:val="28"/>
            </w:rPr>
            <w:t>ỨNG DỤNG MÔ HÌNH PHÂN LỚP BAYES CHO BÀI TOÁN NHẬN DẠNG CHỮ SỐ VIẾT TAY</w:t>
          </w:r>
        </w:p>
        <w:p w14:paraId="62B508ED" w14:textId="77777777" w:rsidR="006A5E86" w:rsidRPr="00E72921" w:rsidRDefault="006A5E86" w:rsidP="006A5E86">
          <w:pPr>
            <w:keepNext/>
            <w:jc w:val="center"/>
            <w:rPr>
              <w:b/>
              <w:szCs w:val="28"/>
              <w:lang w:val="vi-VN"/>
            </w:rPr>
          </w:pPr>
        </w:p>
        <w:p w14:paraId="5624664E" w14:textId="77777777" w:rsidR="006A5E86" w:rsidRPr="00E72921" w:rsidRDefault="006A5E86" w:rsidP="006A5E86">
          <w:pPr>
            <w:keepNext/>
            <w:jc w:val="center"/>
            <w:rPr>
              <w:b/>
              <w:szCs w:val="28"/>
              <w:lang w:val="vi-VN"/>
            </w:rPr>
          </w:pPr>
        </w:p>
        <w:p w14:paraId="34D45714" w14:textId="45D36351" w:rsidR="006A5E86" w:rsidRDefault="006A5E86" w:rsidP="006A5E86">
          <w:pPr>
            <w:keepNext/>
            <w:spacing w:before="120"/>
            <w:ind w:firstLine="720"/>
            <w:rPr>
              <w:b/>
              <w:lang w:val="vi-VN"/>
            </w:rPr>
          </w:pPr>
          <w:r w:rsidRPr="00E72921">
            <w:rPr>
              <w:b/>
              <w:lang w:val="vi-VN"/>
            </w:rPr>
            <w:t>Sinh viên thực hiện:</w:t>
          </w:r>
        </w:p>
        <w:tbl>
          <w:tblPr>
            <w:tblStyle w:val="TableGrid"/>
            <w:tblW w:w="0" w:type="auto"/>
            <w:tblInd w:w="1413" w:type="dxa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2835"/>
            <w:gridCol w:w="1793"/>
            <w:gridCol w:w="1897"/>
          </w:tblGrid>
          <w:tr w:rsidR="006A5E86" w14:paraId="56E51F8F" w14:textId="77777777" w:rsidTr="00DC3F8B">
            <w:tc>
              <w:tcPr>
                <w:tcW w:w="2835" w:type="dxa"/>
              </w:tcPr>
              <w:p w14:paraId="511D70E2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 w:rsidRPr="006A5E86">
                  <w:rPr>
                    <w:bCs/>
                    <w:sz w:val="22"/>
                  </w:rPr>
                  <w:t>DƯƠNG CÔNG SƠN</w:t>
                </w:r>
              </w:p>
            </w:tc>
            <w:tc>
              <w:tcPr>
                <w:tcW w:w="1793" w:type="dxa"/>
              </w:tcPr>
              <w:p w14:paraId="7180670A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 w:rsidRPr="006A5E86">
                  <w:rPr>
                    <w:bCs/>
                    <w:sz w:val="22"/>
                  </w:rPr>
                  <w:t>LỚP 64CS3</w:t>
                </w:r>
              </w:p>
            </w:tc>
            <w:tc>
              <w:tcPr>
                <w:tcW w:w="1897" w:type="dxa"/>
              </w:tcPr>
              <w:p w14:paraId="65FDDBC6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 w:rsidRPr="006A5E86">
                  <w:rPr>
                    <w:bCs/>
                    <w:sz w:val="22"/>
                  </w:rPr>
                  <w:t>MÃ SV</w:t>
                </w:r>
                <w:r>
                  <w:rPr>
                    <w:bCs/>
                    <w:sz w:val="22"/>
                  </w:rPr>
                  <w:t>: 167464</w:t>
                </w:r>
              </w:p>
            </w:tc>
          </w:tr>
          <w:tr w:rsidR="006A5E86" w14:paraId="6A4EABAA" w14:textId="77777777" w:rsidTr="00DC3F8B">
            <w:tc>
              <w:tcPr>
                <w:tcW w:w="2835" w:type="dxa"/>
              </w:tcPr>
              <w:p w14:paraId="2EF8889E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>
                  <w:rPr>
                    <w:bCs/>
                    <w:sz w:val="22"/>
                  </w:rPr>
                  <w:t>NGUYỄN TRẦN LÊ TUẤN</w:t>
                </w:r>
              </w:p>
            </w:tc>
            <w:tc>
              <w:tcPr>
                <w:tcW w:w="1793" w:type="dxa"/>
              </w:tcPr>
              <w:p w14:paraId="0F9DDCCF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  <w:lang w:val="vi-VN"/>
                  </w:rPr>
                </w:pPr>
                <w:r w:rsidRPr="006A5E86">
                  <w:rPr>
                    <w:bCs/>
                    <w:sz w:val="22"/>
                  </w:rPr>
                  <w:t>LỚP</w:t>
                </w:r>
                <w:r>
                  <w:rPr>
                    <w:bCs/>
                    <w:sz w:val="22"/>
                  </w:rPr>
                  <w:t xml:space="preserve"> 64CS3</w:t>
                </w:r>
              </w:p>
            </w:tc>
            <w:tc>
              <w:tcPr>
                <w:tcW w:w="1897" w:type="dxa"/>
              </w:tcPr>
              <w:p w14:paraId="362CA8A6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  <w:lang w:val="vi-VN"/>
                  </w:rPr>
                </w:pPr>
                <w:r w:rsidRPr="006A5E86">
                  <w:rPr>
                    <w:bCs/>
                    <w:sz w:val="22"/>
                  </w:rPr>
                  <w:t>MÃ SV</w:t>
                </w:r>
                <w:r>
                  <w:rPr>
                    <w:bCs/>
                    <w:sz w:val="22"/>
                  </w:rPr>
                  <w:t>: 1553564</w:t>
                </w:r>
              </w:p>
            </w:tc>
          </w:tr>
          <w:tr w:rsidR="006A5E86" w14:paraId="25614F35" w14:textId="77777777" w:rsidTr="00DC3F8B">
            <w:tc>
              <w:tcPr>
                <w:tcW w:w="2835" w:type="dxa"/>
              </w:tcPr>
              <w:p w14:paraId="671C7DE9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>
                  <w:rPr>
                    <w:bCs/>
                    <w:sz w:val="22"/>
                  </w:rPr>
                  <w:t>HOÀNG THỊ THANH TÚ</w:t>
                </w:r>
              </w:p>
            </w:tc>
            <w:tc>
              <w:tcPr>
                <w:tcW w:w="1793" w:type="dxa"/>
              </w:tcPr>
              <w:p w14:paraId="4B1735BA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 w:rsidRPr="006A5E86">
                  <w:rPr>
                    <w:bCs/>
                    <w:sz w:val="22"/>
                  </w:rPr>
                  <w:t>LỚP</w:t>
                </w:r>
                <w:r>
                  <w:rPr>
                    <w:bCs/>
                    <w:sz w:val="22"/>
                  </w:rPr>
                  <w:t xml:space="preserve"> 64CS3</w:t>
                </w:r>
              </w:p>
            </w:tc>
            <w:tc>
              <w:tcPr>
                <w:tcW w:w="1897" w:type="dxa"/>
              </w:tcPr>
              <w:p w14:paraId="5474F17E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 w:rsidRPr="006A5E86">
                  <w:rPr>
                    <w:bCs/>
                    <w:sz w:val="22"/>
                  </w:rPr>
                  <w:t>MÃ SV</w:t>
                </w:r>
                <w:r>
                  <w:rPr>
                    <w:bCs/>
                    <w:sz w:val="22"/>
                  </w:rPr>
                  <w:t>: 208764</w:t>
                </w:r>
              </w:p>
            </w:tc>
          </w:tr>
          <w:tr w:rsidR="006A5E86" w14:paraId="2A61CA59" w14:textId="77777777" w:rsidTr="00DC3F8B">
            <w:tc>
              <w:tcPr>
                <w:tcW w:w="2835" w:type="dxa"/>
              </w:tcPr>
              <w:p w14:paraId="21287554" w14:textId="77777777" w:rsid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>
                  <w:rPr>
                    <w:bCs/>
                    <w:sz w:val="22"/>
                  </w:rPr>
                  <w:t>ĐOÀN ĐÌNH MẠNH</w:t>
                </w:r>
              </w:p>
            </w:tc>
            <w:tc>
              <w:tcPr>
                <w:tcW w:w="1793" w:type="dxa"/>
              </w:tcPr>
              <w:p w14:paraId="2829DF86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>
                  <w:rPr>
                    <w:bCs/>
                    <w:sz w:val="22"/>
                  </w:rPr>
                  <w:t>LỚP 64CS3</w:t>
                </w:r>
              </w:p>
            </w:tc>
            <w:tc>
              <w:tcPr>
                <w:tcW w:w="1897" w:type="dxa"/>
              </w:tcPr>
              <w:p w14:paraId="6970E082" w14:textId="77777777" w:rsidR="006A5E86" w:rsidRPr="006A5E86" w:rsidRDefault="006A5E86" w:rsidP="00DC3F8B">
                <w:pPr>
                  <w:keepNext/>
                  <w:spacing w:before="120"/>
                  <w:rPr>
                    <w:bCs/>
                    <w:sz w:val="22"/>
                  </w:rPr>
                </w:pPr>
                <w:r>
                  <w:rPr>
                    <w:bCs/>
                    <w:sz w:val="22"/>
                  </w:rPr>
                  <w:t>MÃ SV: 132364</w:t>
                </w:r>
              </w:p>
            </w:tc>
          </w:tr>
        </w:tbl>
        <w:p w14:paraId="0AAEF778" w14:textId="77777777" w:rsidR="008A28B2" w:rsidRPr="00E72921" w:rsidRDefault="008A28B2" w:rsidP="006A5E86">
          <w:pPr>
            <w:keepNext/>
            <w:spacing w:before="120"/>
            <w:rPr>
              <w:lang w:val="vi-VN"/>
            </w:rPr>
          </w:pPr>
        </w:p>
        <w:tbl>
          <w:tblPr>
            <w:tblW w:w="0" w:type="auto"/>
            <w:tblLook w:val="04A0" w:firstRow="1" w:lastRow="0" w:firstColumn="1" w:lastColumn="0" w:noHBand="0" w:noVBand="1"/>
          </w:tblPr>
          <w:tblGrid>
            <w:gridCol w:w="4533"/>
            <w:gridCol w:w="4539"/>
          </w:tblGrid>
          <w:tr w:rsidR="008A28B2" w:rsidRPr="00AC00C7" w14:paraId="45B9ABA8" w14:textId="77777777" w:rsidTr="0097729A">
            <w:tc>
              <w:tcPr>
                <w:tcW w:w="4533" w:type="dxa"/>
                <w:shd w:val="clear" w:color="auto" w:fill="auto"/>
              </w:tcPr>
              <w:p w14:paraId="75586413" w14:textId="77777777" w:rsidR="008A28B2" w:rsidRPr="00E72921" w:rsidRDefault="008A28B2" w:rsidP="00833348">
                <w:pPr>
                  <w:keepNext/>
                  <w:jc w:val="center"/>
                  <w:rPr>
                    <w:b/>
                    <w:lang w:val="vi-VN"/>
                  </w:rPr>
                </w:pPr>
                <w:r w:rsidRPr="00E72921">
                  <w:rPr>
                    <w:b/>
                    <w:lang w:val="vi-VN"/>
                  </w:rPr>
                  <w:t>Cán bộ hướng dẫn</w:t>
                </w:r>
              </w:p>
              <w:p w14:paraId="5B04108E" w14:textId="7933282E" w:rsidR="008A28B2" w:rsidRPr="00E72921" w:rsidRDefault="008A28B2" w:rsidP="00833348">
                <w:pPr>
                  <w:keepNext/>
                  <w:jc w:val="center"/>
                  <w:rPr>
                    <w:lang w:val="vi-VN"/>
                  </w:rPr>
                </w:pPr>
              </w:p>
            </w:tc>
            <w:tc>
              <w:tcPr>
                <w:tcW w:w="4539" w:type="dxa"/>
                <w:shd w:val="clear" w:color="auto" w:fill="auto"/>
              </w:tcPr>
              <w:p w14:paraId="45FC07E7" w14:textId="77777777" w:rsidR="008A28B2" w:rsidRPr="00E72921" w:rsidRDefault="008A28B2" w:rsidP="00833348">
                <w:pPr>
                  <w:keepNext/>
                  <w:jc w:val="center"/>
                  <w:rPr>
                    <w:b/>
                    <w:lang w:val="vi-VN"/>
                  </w:rPr>
                </w:pPr>
                <w:r w:rsidRPr="00E72921">
                  <w:rPr>
                    <w:b/>
                    <w:lang w:val="vi-VN"/>
                  </w:rPr>
                  <w:t>Sinh viên trưởng nhóm</w:t>
                </w:r>
              </w:p>
              <w:p w14:paraId="38A2EF71" w14:textId="77777777" w:rsidR="008A28B2" w:rsidRDefault="006A5E86" w:rsidP="00833348">
                <w:pPr>
                  <w:keepNext/>
                  <w:jc w:val="center"/>
                </w:pPr>
                <w:r>
                  <w:t>Sơn</w:t>
                </w:r>
              </w:p>
              <w:p w14:paraId="70C80D78" w14:textId="69E53B72" w:rsidR="006A5E86" w:rsidRPr="006A5E86" w:rsidRDefault="006A5E86" w:rsidP="00833348">
                <w:pPr>
                  <w:keepNext/>
                  <w:jc w:val="center"/>
                </w:pPr>
                <w:r>
                  <w:t>Dương Công Sơn</w:t>
                </w:r>
              </w:p>
            </w:tc>
          </w:tr>
        </w:tbl>
        <w:p w14:paraId="7EFB17A1" w14:textId="75A4B548" w:rsidR="00674584" w:rsidRDefault="00674584" w:rsidP="006A5E86">
          <w:pPr>
            <w:rPr>
              <w:b/>
              <w:bCs/>
              <w:sz w:val="32"/>
              <w:lang w:val="vi-VN"/>
            </w:rPr>
          </w:pPr>
        </w:p>
        <w:p w14:paraId="4ACB77F4" w14:textId="77777777" w:rsidR="00DB0665" w:rsidRPr="00E72921" w:rsidRDefault="00DB0665" w:rsidP="00833348">
          <w:pPr>
            <w:jc w:val="center"/>
            <w:rPr>
              <w:b/>
              <w:bCs/>
              <w:sz w:val="32"/>
              <w:lang w:val="vi-VN"/>
            </w:rPr>
          </w:pPr>
        </w:p>
        <w:p w14:paraId="381954BD" w14:textId="03407D99" w:rsidR="008A28B2" w:rsidRPr="00E72921" w:rsidRDefault="008A28B2" w:rsidP="00833348">
          <w:pPr>
            <w:widowControl w:val="0"/>
            <w:kinsoku w:val="0"/>
            <w:overflowPunct w:val="0"/>
            <w:autoSpaceDE w:val="0"/>
            <w:autoSpaceDN w:val="0"/>
            <w:jc w:val="center"/>
            <w:rPr>
              <w:rFonts w:eastAsia="Times New Roman"/>
              <w:b/>
              <w:color w:val="000000" w:themeColor="text1"/>
              <w:lang w:val="vi-VN"/>
            </w:rPr>
          </w:pPr>
          <w:r w:rsidRPr="00E72921">
            <w:rPr>
              <w:rFonts w:eastAsia="Times New Roman"/>
              <w:b/>
              <w:color w:val="000000" w:themeColor="text1"/>
              <w:lang w:val="vi-VN"/>
            </w:rPr>
            <w:t xml:space="preserve">Hà Nội, </w:t>
          </w:r>
          <w:r w:rsidR="00DF43FC">
            <w:rPr>
              <w:rFonts w:eastAsia="Times New Roman"/>
              <w:b/>
              <w:color w:val="000000" w:themeColor="text1"/>
              <w:lang w:val="vi-VN"/>
            </w:rPr>
            <w:fldChar w:fldCharType="begin"/>
          </w:r>
          <w:r w:rsidR="00DF43FC">
            <w:rPr>
              <w:rFonts w:eastAsia="Times New Roman"/>
              <w:b/>
              <w:color w:val="000000" w:themeColor="text1"/>
              <w:lang w:val="vi-VN"/>
            </w:rPr>
            <w:instrText xml:space="preserve"> TIME  \@ "MM/yyyy" </w:instrText>
          </w:r>
          <w:r w:rsidR="00DF43FC">
            <w:rPr>
              <w:rFonts w:eastAsia="Times New Roman"/>
              <w:b/>
              <w:color w:val="000000" w:themeColor="text1"/>
              <w:lang w:val="vi-VN"/>
            </w:rPr>
            <w:fldChar w:fldCharType="separate"/>
          </w:r>
          <w:r w:rsidR="006A5E86">
            <w:rPr>
              <w:rFonts w:eastAsia="Times New Roman"/>
              <w:b/>
              <w:noProof/>
              <w:color w:val="000000" w:themeColor="text1"/>
              <w:lang w:val="vi-VN"/>
            </w:rPr>
            <w:t>07/2022</w:t>
          </w:r>
          <w:r w:rsidR="00DF43FC">
            <w:rPr>
              <w:rFonts w:eastAsia="Times New Roman"/>
              <w:b/>
              <w:color w:val="000000" w:themeColor="text1"/>
              <w:lang w:val="vi-VN"/>
            </w:rPr>
            <w:fldChar w:fldCharType="end"/>
          </w:r>
        </w:p>
        <w:p w14:paraId="3ED4AA6F" w14:textId="77777777" w:rsidR="00735F57" w:rsidRPr="00E72921" w:rsidRDefault="00735F57" w:rsidP="00833348">
          <w:pPr>
            <w:rPr>
              <w:rFonts w:eastAsia="Times New Roman"/>
              <w:lang w:val="vi-VN"/>
            </w:rPr>
            <w:sectPr w:rsidR="00735F57" w:rsidRPr="00E72921" w:rsidSect="009D7F56">
              <w:footerReference w:type="default" r:id="rId10"/>
              <w:pgSz w:w="11907" w:h="16840" w:code="9"/>
              <w:pgMar w:top="1134" w:right="1134" w:bottom="1134" w:left="1701" w:header="680" w:footer="567" w:gutter="0"/>
              <w:pgBorders w:display="firstPage">
                <w:top w:val="double" w:sz="12" w:space="1" w:color="auto"/>
                <w:left w:val="double" w:sz="12" w:space="4" w:color="auto"/>
                <w:bottom w:val="double" w:sz="12" w:space="1" w:color="auto"/>
                <w:right w:val="double" w:sz="12" w:space="4" w:color="auto"/>
              </w:pgBorders>
              <w:pgNumType w:fmt="lowerRoman" w:start="0"/>
              <w:cols w:space="720"/>
              <w:docGrid w:linePitch="360"/>
            </w:sectPr>
          </w:pPr>
        </w:p>
        <w:p w14:paraId="7F9B31A6" w14:textId="77777777" w:rsidR="003B60F3" w:rsidRPr="00E72921" w:rsidRDefault="00735F57" w:rsidP="00833348">
          <w:pPr>
            <w:widowControl w:val="0"/>
            <w:kinsoku w:val="0"/>
            <w:overflowPunct w:val="0"/>
            <w:autoSpaceDE w:val="0"/>
            <w:autoSpaceDN w:val="0"/>
            <w:spacing w:before="360" w:after="600"/>
            <w:jc w:val="center"/>
            <w:rPr>
              <w:b/>
              <w:color w:val="000000" w:themeColor="text1"/>
              <w:lang w:val="vi-VN"/>
            </w:rPr>
          </w:pPr>
          <w:r w:rsidRPr="00E72921">
            <w:rPr>
              <w:b/>
              <w:color w:val="000000" w:themeColor="text1"/>
              <w:lang w:val="vi-VN"/>
            </w:rPr>
            <w:lastRenderedPageBreak/>
            <w:t>MỤC LỤC</w:t>
          </w:r>
        </w:p>
      </w:sdtContent>
    </w:sdt>
    <w:p w14:paraId="4852D082" w14:textId="3559AB54" w:rsidR="00B00763" w:rsidRDefault="00DF43FC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2"/>
          <w:szCs w:val="22"/>
          <w:lang w:eastAsia="en-US"/>
        </w:rPr>
      </w:pPr>
      <w:r>
        <w:rPr>
          <w:color w:val="000000" w:themeColor="text1"/>
          <w:szCs w:val="26"/>
          <w:lang w:val="vi-VN"/>
        </w:rPr>
        <w:fldChar w:fldCharType="begin"/>
      </w:r>
      <w:r>
        <w:rPr>
          <w:color w:val="000000" w:themeColor="text1"/>
          <w:szCs w:val="26"/>
          <w:lang w:val="vi-VN"/>
        </w:rPr>
        <w:instrText xml:space="preserve"> TOC \o "1-3" \h \z \u </w:instrText>
      </w:r>
      <w:r>
        <w:rPr>
          <w:color w:val="000000" w:themeColor="text1"/>
          <w:szCs w:val="26"/>
          <w:lang w:val="vi-VN"/>
        </w:rPr>
        <w:fldChar w:fldCharType="separate"/>
      </w:r>
      <w:hyperlink w:anchor="_Toc43848336" w:history="1">
        <w:r w:rsidR="00B00763" w:rsidRPr="00F00078">
          <w:rPr>
            <w:rStyle w:val="Hyperlink"/>
            <w:lang w:val="vi-VN"/>
          </w:rPr>
          <w:t>CHƯƠNG 1.</w:t>
        </w:r>
        <w:r w:rsidR="00B00763" w:rsidRPr="00F00078">
          <w:rPr>
            <w:rStyle w:val="Hyperlink"/>
          </w:rPr>
          <w:t xml:space="preserve"> Tên chương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36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6</w:t>
        </w:r>
        <w:r w:rsidR="00B00763">
          <w:rPr>
            <w:webHidden/>
          </w:rPr>
          <w:fldChar w:fldCharType="end"/>
        </w:r>
      </w:hyperlink>
    </w:p>
    <w:p w14:paraId="2C15DDE0" w14:textId="62628CF9" w:rsidR="00B00763" w:rsidRDefault="00356B7E">
      <w:pPr>
        <w:pStyle w:val="TOC2"/>
        <w:rPr>
          <w:rFonts w:asciiTheme="minorHAnsi" w:eastAsiaTheme="minorEastAsia" w:hAnsiTheme="minorHAnsi" w:cstheme="minorBidi"/>
          <w:bCs w:val="0"/>
          <w:sz w:val="22"/>
          <w:szCs w:val="22"/>
          <w:lang w:val="en-US" w:eastAsia="en-US"/>
        </w:rPr>
      </w:pPr>
      <w:hyperlink w:anchor="_Toc43848337" w:history="1">
        <w:r w:rsidR="00B00763" w:rsidRPr="00F00078">
          <w:rPr>
            <w:rStyle w:val="Hyperlink"/>
            <w:lang w:val="nl-NL"/>
          </w:rPr>
          <w:t>1.1.</w:t>
        </w:r>
        <w:r w:rsidR="00B00763">
          <w:rPr>
            <w:rFonts w:asciiTheme="minorHAnsi" w:eastAsiaTheme="minorEastAsia" w:hAnsiTheme="minorHAnsi" w:cstheme="minorBidi"/>
            <w:bCs w:val="0"/>
            <w:sz w:val="22"/>
            <w:szCs w:val="22"/>
            <w:lang w:val="en-US" w:eastAsia="en-US"/>
          </w:rPr>
          <w:tab/>
        </w:r>
        <w:r w:rsidR="00B00763" w:rsidRPr="00F00078">
          <w:rPr>
            <w:rStyle w:val="Hyperlink"/>
          </w:rPr>
          <w:t>Các quy định chung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37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6</w:t>
        </w:r>
        <w:r w:rsidR="00B00763">
          <w:rPr>
            <w:webHidden/>
          </w:rPr>
          <w:fldChar w:fldCharType="end"/>
        </w:r>
      </w:hyperlink>
    </w:p>
    <w:p w14:paraId="5DED9B43" w14:textId="689BE5FB" w:rsidR="00B00763" w:rsidRDefault="00356B7E">
      <w:pPr>
        <w:pStyle w:val="TOC3"/>
        <w:rPr>
          <w:rFonts w:asciiTheme="minorHAnsi" w:eastAsiaTheme="minorEastAsia" w:hAnsiTheme="minorHAnsi" w:cstheme="minorBidi"/>
          <w:iCs w:val="0"/>
          <w:sz w:val="22"/>
          <w:szCs w:val="22"/>
          <w:lang w:val="en-US" w:eastAsia="en-US"/>
        </w:rPr>
      </w:pPr>
      <w:hyperlink w:anchor="_Toc43848338" w:history="1">
        <w:r w:rsidR="00B00763" w:rsidRPr="00F00078">
          <w:rPr>
            <w:rStyle w:val="Hyperlink"/>
          </w:rPr>
          <w:t>1.1.1.</w:t>
        </w:r>
        <w:r w:rsidR="00B00763">
          <w:rPr>
            <w:rFonts w:asciiTheme="minorHAnsi" w:eastAsiaTheme="minorEastAsia" w:hAnsiTheme="minorHAnsi" w:cstheme="minorBidi"/>
            <w:iCs w:val="0"/>
            <w:sz w:val="22"/>
            <w:szCs w:val="22"/>
            <w:lang w:val="en-US" w:eastAsia="en-US"/>
          </w:rPr>
          <w:tab/>
        </w:r>
        <w:r w:rsidR="00B00763" w:rsidRPr="00F00078">
          <w:rPr>
            <w:rStyle w:val="Hyperlink"/>
          </w:rPr>
          <w:t>Giới thiệu chung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38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6</w:t>
        </w:r>
        <w:r w:rsidR="00B00763">
          <w:rPr>
            <w:webHidden/>
          </w:rPr>
          <w:fldChar w:fldCharType="end"/>
        </w:r>
      </w:hyperlink>
    </w:p>
    <w:p w14:paraId="7F6A3EB7" w14:textId="0FEC3B33" w:rsidR="00B00763" w:rsidRDefault="00356B7E">
      <w:pPr>
        <w:pStyle w:val="TOC3"/>
        <w:rPr>
          <w:rFonts w:asciiTheme="minorHAnsi" w:eastAsiaTheme="minorEastAsia" w:hAnsiTheme="minorHAnsi" w:cstheme="minorBidi"/>
          <w:iCs w:val="0"/>
          <w:sz w:val="22"/>
          <w:szCs w:val="22"/>
          <w:lang w:val="en-US" w:eastAsia="en-US"/>
        </w:rPr>
      </w:pPr>
      <w:hyperlink w:anchor="_Toc43848339" w:history="1">
        <w:r w:rsidR="00B00763" w:rsidRPr="00F00078">
          <w:rPr>
            <w:rStyle w:val="Hyperlink"/>
            <w:lang w:val="vi-VN"/>
          </w:rPr>
          <w:t>1.1.2.</w:t>
        </w:r>
        <w:r w:rsidR="00B00763">
          <w:rPr>
            <w:rFonts w:asciiTheme="minorHAnsi" w:eastAsiaTheme="minorEastAsia" w:hAnsiTheme="minorHAnsi" w:cstheme="minorBidi"/>
            <w:iCs w:val="0"/>
            <w:sz w:val="22"/>
            <w:szCs w:val="22"/>
            <w:lang w:val="en-US" w:eastAsia="en-US"/>
          </w:rPr>
          <w:tab/>
        </w:r>
        <w:r w:rsidR="00B00763" w:rsidRPr="00F00078">
          <w:rPr>
            <w:rStyle w:val="Hyperlink"/>
          </w:rPr>
          <w:t>Nội dung chương 1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39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6</w:t>
        </w:r>
        <w:r w:rsidR="00B00763">
          <w:rPr>
            <w:webHidden/>
          </w:rPr>
          <w:fldChar w:fldCharType="end"/>
        </w:r>
      </w:hyperlink>
    </w:p>
    <w:p w14:paraId="29F4E978" w14:textId="643C7B04" w:rsidR="00B00763" w:rsidRDefault="00356B7E">
      <w:pPr>
        <w:pStyle w:val="TOC3"/>
        <w:rPr>
          <w:rFonts w:asciiTheme="minorHAnsi" w:eastAsiaTheme="minorEastAsia" w:hAnsiTheme="minorHAnsi" w:cstheme="minorBidi"/>
          <w:iCs w:val="0"/>
          <w:sz w:val="22"/>
          <w:szCs w:val="22"/>
          <w:lang w:val="en-US" w:eastAsia="en-US"/>
        </w:rPr>
      </w:pPr>
      <w:hyperlink w:anchor="_Toc43848340" w:history="1">
        <w:r w:rsidR="00B00763" w:rsidRPr="00F00078">
          <w:rPr>
            <w:rStyle w:val="Hyperlink"/>
            <w:lang w:val="vi-VN"/>
          </w:rPr>
          <w:t>1.1.3.</w:t>
        </w:r>
        <w:r w:rsidR="00B00763">
          <w:rPr>
            <w:rFonts w:asciiTheme="minorHAnsi" w:eastAsiaTheme="minorEastAsia" w:hAnsiTheme="minorHAnsi" w:cstheme="minorBidi"/>
            <w:iCs w:val="0"/>
            <w:sz w:val="22"/>
            <w:szCs w:val="22"/>
            <w:lang w:val="en-US" w:eastAsia="en-US"/>
          </w:rPr>
          <w:tab/>
        </w:r>
        <w:r w:rsidR="00B00763" w:rsidRPr="00F00078">
          <w:rPr>
            <w:rStyle w:val="Hyperlink"/>
          </w:rPr>
          <w:t>Quy định về số trang, cách trình bày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40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7</w:t>
        </w:r>
        <w:r w:rsidR="00B00763">
          <w:rPr>
            <w:webHidden/>
          </w:rPr>
          <w:fldChar w:fldCharType="end"/>
        </w:r>
      </w:hyperlink>
    </w:p>
    <w:p w14:paraId="33AD6527" w14:textId="0F3B5332" w:rsidR="00B00763" w:rsidRDefault="00356B7E">
      <w:pPr>
        <w:pStyle w:val="TOC3"/>
        <w:rPr>
          <w:rFonts w:asciiTheme="minorHAnsi" w:eastAsiaTheme="minorEastAsia" w:hAnsiTheme="minorHAnsi" w:cstheme="minorBidi"/>
          <w:iCs w:val="0"/>
          <w:sz w:val="22"/>
          <w:szCs w:val="22"/>
          <w:lang w:val="en-US" w:eastAsia="en-US"/>
        </w:rPr>
      </w:pPr>
      <w:hyperlink w:anchor="_Toc43848341" w:history="1">
        <w:r w:rsidR="00B00763" w:rsidRPr="00F00078">
          <w:rPr>
            <w:rStyle w:val="Hyperlink"/>
            <w:lang w:val="vi-VN"/>
          </w:rPr>
          <w:t>1.1.4.</w:t>
        </w:r>
        <w:r w:rsidR="00B00763">
          <w:rPr>
            <w:rFonts w:asciiTheme="minorHAnsi" w:eastAsiaTheme="minorEastAsia" w:hAnsiTheme="minorHAnsi" w:cstheme="minorBidi"/>
            <w:iCs w:val="0"/>
            <w:sz w:val="22"/>
            <w:szCs w:val="22"/>
            <w:lang w:val="en-US" w:eastAsia="en-US"/>
          </w:rPr>
          <w:tab/>
        </w:r>
        <w:r w:rsidR="00B00763" w:rsidRPr="00F00078">
          <w:rPr>
            <w:rStyle w:val="Hyperlink"/>
          </w:rPr>
          <w:t>Quy định về tài liệu tham khảo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41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7</w:t>
        </w:r>
        <w:r w:rsidR="00B00763">
          <w:rPr>
            <w:webHidden/>
          </w:rPr>
          <w:fldChar w:fldCharType="end"/>
        </w:r>
      </w:hyperlink>
    </w:p>
    <w:p w14:paraId="1E0E6ABA" w14:textId="1F4BE0E0" w:rsidR="00B00763" w:rsidRDefault="00356B7E">
      <w:pPr>
        <w:pStyle w:val="TOC3"/>
        <w:rPr>
          <w:rFonts w:asciiTheme="minorHAnsi" w:eastAsiaTheme="minorEastAsia" w:hAnsiTheme="minorHAnsi" w:cstheme="minorBidi"/>
          <w:iCs w:val="0"/>
          <w:sz w:val="22"/>
          <w:szCs w:val="22"/>
          <w:lang w:val="en-US" w:eastAsia="en-US"/>
        </w:rPr>
      </w:pPr>
      <w:hyperlink w:anchor="_Toc43848342" w:history="1">
        <w:r w:rsidR="00B00763" w:rsidRPr="00F00078">
          <w:rPr>
            <w:rStyle w:val="Hyperlink"/>
          </w:rPr>
          <w:t>1.1.5.</w:t>
        </w:r>
        <w:r w:rsidR="00B00763">
          <w:rPr>
            <w:rFonts w:asciiTheme="minorHAnsi" w:eastAsiaTheme="minorEastAsia" w:hAnsiTheme="minorHAnsi" w:cstheme="minorBidi"/>
            <w:iCs w:val="0"/>
            <w:sz w:val="22"/>
            <w:szCs w:val="22"/>
            <w:lang w:val="en-US" w:eastAsia="en-US"/>
          </w:rPr>
          <w:tab/>
        </w:r>
        <w:r w:rsidR="00B00763" w:rsidRPr="00F00078">
          <w:rPr>
            <w:rStyle w:val="Hyperlink"/>
          </w:rPr>
          <w:t>Quy định về hình vẽ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42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7</w:t>
        </w:r>
        <w:r w:rsidR="00B00763">
          <w:rPr>
            <w:webHidden/>
          </w:rPr>
          <w:fldChar w:fldCharType="end"/>
        </w:r>
      </w:hyperlink>
    </w:p>
    <w:p w14:paraId="2A212814" w14:textId="100710DF" w:rsidR="00B00763" w:rsidRDefault="00356B7E">
      <w:pPr>
        <w:pStyle w:val="TOC3"/>
        <w:rPr>
          <w:rFonts w:asciiTheme="minorHAnsi" w:eastAsiaTheme="minorEastAsia" w:hAnsiTheme="minorHAnsi" w:cstheme="minorBidi"/>
          <w:iCs w:val="0"/>
          <w:sz w:val="22"/>
          <w:szCs w:val="22"/>
          <w:lang w:val="en-US" w:eastAsia="en-US"/>
        </w:rPr>
      </w:pPr>
      <w:hyperlink w:anchor="_Toc43848343" w:history="1">
        <w:r w:rsidR="00B00763" w:rsidRPr="00F00078">
          <w:rPr>
            <w:rStyle w:val="Hyperlink"/>
          </w:rPr>
          <w:t>1.1.6.</w:t>
        </w:r>
        <w:r w:rsidR="00B00763">
          <w:rPr>
            <w:rFonts w:asciiTheme="minorHAnsi" w:eastAsiaTheme="minorEastAsia" w:hAnsiTheme="minorHAnsi" w:cstheme="minorBidi"/>
            <w:iCs w:val="0"/>
            <w:sz w:val="22"/>
            <w:szCs w:val="22"/>
            <w:lang w:val="en-US" w:eastAsia="en-US"/>
          </w:rPr>
          <w:tab/>
        </w:r>
        <w:r w:rsidR="00B00763" w:rsidRPr="00F00078">
          <w:rPr>
            <w:rStyle w:val="Hyperlink"/>
          </w:rPr>
          <w:t>Quy định về bảng biểu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43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8</w:t>
        </w:r>
        <w:r w:rsidR="00B00763">
          <w:rPr>
            <w:webHidden/>
          </w:rPr>
          <w:fldChar w:fldCharType="end"/>
        </w:r>
      </w:hyperlink>
    </w:p>
    <w:p w14:paraId="550B5E2E" w14:textId="0F9EC3DC" w:rsidR="00B00763" w:rsidRDefault="00356B7E">
      <w:pPr>
        <w:pStyle w:val="TOC3"/>
        <w:rPr>
          <w:rFonts w:asciiTheme="minorHAnsi" w:eastAsiaTheme="minorEastAsia" w:hAnsiTheme="minorHAnsi" w:cstheme="minorBidi"/>
          <w:iCs w:val="0"/>
          <w:sz w:val="22"/>
          <w:szCs w:val="22"/>
          <w:lang w:val="en-US" w:eastAsia="en-US"/>
        </w:rPr>
      </w:pPr>
      <w:hyperlink w:anchor="_Toc43848344" w:history="1">
        <w:r w:rsidR="00B00763" w:rsidRPr="00F00078">
          <w:rPr>
            <w:rStyle w:val="Hyperlink"/>
          </w:rPr>
          <w:t>1.1.7.</w:t>
        </w:r>
        <w:r w:rsidR="00B00763">
          <w:rPr>
            <w:rFonts w:asciiTheme="minorHAnsi" w:eastAsiaTheme="minorEastAsia" w:hAnsiTheme="minorHAnsi" w:cstheme="minorBidi"/>
            <w:iCs w:val="0"/>
            <w:sz w:val="22"/>
            <w:szCs w:val="22"/>
            <w:lang w:val="en-US" w:eastAsia="en-US"/>
          </w:rPr>
          <w:tab/>
        </w:r>
        <w:r w:rsidR="00B00763" w:rsidRPr="00F00078">
          <w:rPr>
            <w:rStyle w:val="Hyperlink"/>
          </w:rPr>
          <w:t>Quy định về công thức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44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9</w:t>
        </w:r>
        <w:r w:rsidR="00B00763">
          <w:rPr>
            <w:webHidden/>
          </w:rPr>
          <w:fldChar w:fldCharType="end"/>
        </w:r>
      </w:hyperlink>
    </w:p>
    <w:p w14:paraId="3028FF87" w14:textId="3C56AAD3" w:rsidR="00B00763" w:rsidRDefault="00356B7E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2"/>
          <w:szCs w:val="22"/>
          <w:lang w:eastAsia="en-US"/>
        </w:rPr>
      </w:pPr>
      <w:hyperlink w:anchor="_Toc43848345" w:history="1">
        <w:r w:rsidR="00B00763" w:rsidRPr="00F00078">
          <w:rPr>
            <w:rStyle w:val="Hyperlink"/>
            <w:lang w:val="vi-VN"/>
          </w:rPr>
          <w:t>KẾT LUẬN VÀ KIẾN NGHỊ</w:t>
        </w:r>
        <w:r w:rsidR="00B00763">
          <w:rPr>
            <w:webHidden/>
          </w:rPr>
          <w:tab/>
        </w:r>
        <w:r w:rsidR="00B00763">
          <w:rPr>
            <w:webHidden/>
          </w:rPr>
          <w:fldChar w:fldCharType="begin"/>
        </w:r>
        <w:r w:rsidR="00B00763">
          <w:rPr>
            <w:webHidden/>
          </w:rPr>
          <w:instrText xml:space="preserve"> PAGEREF _Toc43848345 \h </w:instrText>
        </w:r>
        <w:r w:rsidR="00B00763">
          <w:rPr>
            <w:webHidden/>
          </w:rPr>
        </w:r>
        <w:r w:rsidR="00B00763">
          <w:rPr>
            <w:webHidden/>
          </w:rPr>
          <w:fldChar w:fldCharType="separate"/>
        </w:r>
        <w:r w:rsidR="009375B7">
          <w:rPr>
            <w:webHidden/>
          </w:rPr>
          <w:t>10</w:t>
        </w:r>
        <w:r w:rsidR="00B00763">
          <w:rPr>
            <w:webHidden/>
          </w:rPr>
          <w:fldChar w:fldCharType="end"/>
        </w:r>
      </w:hyperlink>
    </w:p>
    <w:p w14:paraId="7C7BA7CB" w14:textId="2FDF9857" w:rsidR="0083316F" w:rsidRPr="00E72921" w:rsidRDefault="00DF43FC" w:rsidP="00833348">
      <w:pPr>
        <w:pStyle w:val="TOC1"/>
        <w:rPr>
          <w:lang w:val="vi-VN"/>
        </w:rPr>
      </w:pPr>
      <w:r>
        <w:rPr>
          <w:color w:val="000000" w:themeColor="text1"/>
          <w:szCs w:val="26"/>
          <w:lang w:val="vi-VN"/>
        </w:rPr>
        <w:fldChar w:fldCharType="end"/>
      </w:r>
    </w:p>
    <w:p w14:paraId="2EE10711" w14:textId="77777777" w:rsidR="00BF77C4" w:rsidRPr="00E72921" w:rsidRDefault="00BF77C4" w:rsidP="00833348">
      <w:pPr>
        <w:widowControl w:val="0"/>
        <w:kinsoku w:val="0"/>
        <w:overflowPunct w:val="0"/>
        <w:autoSpaceDE w:val="0"/>
        <w:autoSpaceDN w:val="0"/>
        <w:rPr>
          <w:color w:val="000000" w:themeColor="text1"/>
          <w:lang w:val="vi-VN"/>
        </w:rPr>
      </w:pPr>
    </w:p>
    <w:p w14:paraId="09D8D572" w14:textId="77777777" w:rsidR="00BF77C4" w:rsidRPr="00E72921" w:rsidRDefault="00BF77C4" w:rsidP="00833348">
      <w:pPr>
        <w:widowControl w:val="0"/>
        <w:kinsoku w:val="0"/>
        <w:overflowPunct w:val="0"/>
        <w:autoSpaceDE w:val="0"/>
        <w:autoSpaceDN w:val="0"/>
        <w:rPr>
          <w:color w:val="000000" w:themeColor="text1"/>
          <w:lang w:val="vi-VN"/>
        </w:rPr>
      </w:pPr>
    </w:p>
    <w:p w14:paraId="5E8127B7" w14:textId="77777777" w:rsidR="00BF77C4" w:rsidRPr="00E72921" w:rsidRDefault="00BF77C4" w:rsidP="00833348">
      <w:pPr>
        <w:widowControl w:val="0"/>
        <w:kinsoku w:val="0"/>
        <w:overflowPunct w:val="0"/>
        <w:autoSpaceDE w:val="0"/>
        <w:autoSpaceDN w:val="0"/>
        <w:rPr>
          <w:color w:val="000000" w:themeColor="text1"/>
          <w:lang w:val="vi-VN"/>
        </w:rPr>
      </w:pPr>
    </w:p>
    <w:p w14:paraId="1BDD8541" w14:textId="77777777" w:rsidR="00BF77C4" w:rsidRPr="00E72921" w:rsidRDefault="00BF77C4" w:rsidP="00833348">
      <w:pPr>
        <w:widowControl w:val="0"/>
        <w:kinsoku w:val="0"/>
        <w:overflowPunct w:val="0"/>
        <w:autoSpaceDE w:val="0"/>
        <w:autoSpaceDN w:val="0"/>
        <w:rPr>
          <w:color w:val="000000" w:themeColor="text1"/>
          <w:lang w:val="vi-VN"/>
        </w:rPr>
      </w:pPr>
    </w:p>
    <w:p w14:paraId="1C4DC610" w14:textId="77777777" w:rsidR="00BF77C4" w:rsidRPr="00E72921" w:rsidRDefault="00BF77C4" w:rsidP="00833348">
      <w:pPr>
        <w:widowControl w:val="0"/>
        <w:kinsoku w:val="0"/>
        <w:overflowPunct w:val="0"/>
        <w:autoSpaceDE w:val="0"/>
        <w:autoSpaceDN w:val="0"/>
        <w:rPr>
          <w:color w:val="000000" w:themeColor="text1"/>
          <w:lang w:val="vi-VN"/>
        </w:rPr>
      </w:pPr>
    </w:p>
    <w:p w14:paraId="6EB4172C" w14:textId="77777777" w:rsidR="00BF77C4" w:rsidRPr="00E72921" w:rsidRDefault="00BF77C4" w:rsidP="00833348">
      <w:pPr>
        <w:widowControl w:val="0"/>
        <w:kinsoku w:val="0"/>
        <w:overflowPunct w:val="0"/>
        <w:autoSpaceDE w:val="0"/>
        <w:autoSpaceDN w:val="0"/>
        <w:rPr>
          <w:color w:val="000000" w:themeColor="text1"/>
          <w:lang w:val="vi-VN"/>
        </w:rPr>
      </w:pPr>
    </w:p>
    <w:p w14:paraId="0DE9D824" w14:textId="77777777" w:rsidR="0083316F" w:rsidRPr="00E72921" w:rsidRDefault="0083316F" w:rsidP="00833348">
      <w:pPr>
        <w:widowControl w:val="0"/>
        <w:tabs>
          <w:tab w:val="left" w:pos="3397"/>
        </w:tabs>
        <w:kinsoku w:val="0"/>
        <w:overflowPunct w:val="0"/>
        <w:autoSpaceDE w:val="0"/>
        <w:autoSpaceDN w:val="0"/>
        <w:rPr>
          <w:color w:val="000000" w:themeColor="text1"/>
          <w:lang w:val="vi-VN"/>
        </w:rPr>
        <w:sectPr w:rsidR="0083316F" w:rsidRPr="00E72921" w:rsidSect="009D7F56">
          <w:headerReference w:type="default" r:id="rId11"/>
          <w:headerReference w:type="first" r:id="rId12"/>
          <w:footerReference w:type="first" r:id="rId13"/>
          <w:pgSz w:w="11907" w:h="16840" w:code="9"/>
          <w:pgMar w:top="1134" w:right="1134" w:bottom="1134" w:left="1701" w:header="680" w:footer="567" w:gutter="0"/>
          <w:pgNumType w:fmt="lowerRoman"/>
          <w:cols w:space="720"/>
          <w:docGrid w:linePitch="360"/>
        </w:sectPr>
      </w:pPr>
    </w:p>
    <w:p w14:paraId="19CFF50E" w14:textId="77777777" w:rsidR="00641AF9" w:rsidRPr="00E72921" w:rsidRDefault="00641AF9" w:rsidP="008D481E">
      <w:pPr>
        <w:pageBreakBefore/>
        <w:spacing w:before="240"/>
        <w:jc w:val="left"/>
        <w:rPr>
          <w:b/>
          <w:sz w:val="32"/>
          <w:szCs w:val="32"/>
          <w:lang w:val="vi-VN"/>
        </w:rPr>
      </w:pPr>
      <w:r w:rsidRPr="00E72921">
        <w:rPr>
          <w:b/>
          <w:sz w:val="32"/>
          <w:szCs w:val="32"/>
          <w:lang w:val="vi-VN"/>
        </w:rPr>
        <w:lastRenderedPageBreak/>
        <w:t>LỜI MỞ ĐẦU</w:t>
      </w:r>
    </w:p>
    <w:p w14:paraId="59F8D9B3" w14:textId="57E99F42" w:rsidR="00641AF9" w:rsidRPr="00E72921" w:rsidRDefault="00685EFE" w:rsidP="00803B4B">
      <w:pPr>
        <w:spacing w:after="480"/>
        <w:ind w:firstLine="720"/>
        <w:rPr>
          <w:szCs w:val="26"/>
          <w:lang w:val="vi-VN"/>
        </w:rPr>
      </w:pPr>
      <w:r w:rsidRPr="00E72921">
        <w:rPr>
          <w:szCs w:val="26"/>
          <w:lang w:val="vi-VN"/>
        </w:rPr>
        <w:t>Đề tài này thuộc danh mục đề tài Nghiên cứu khoa học Sinh viên năm 201</w:t>
      </w:r>
      <w:r w:rsidR="000310F5" w:rsidRPr="00AC00C7">
        <w:rPr>
          <w:szCs w:val="26"/>
          <w:lang w:val="vi-VN"/>
        </w:rPr>
        <w:t>9</w:t>
      </w:r>
      <w:r w:rsidRPr="00E72921">
        <w:rPr>
          <w:szCs w:val="26"/>
          <w:lang w:val="vi-VN"/>
        </w:rPr>
        <w:t>-20</w:t>
      </w:r>
      <w:r w:rsidR="000310F5" w:rsidRPr="00AC00C7">
        <w:rPr>
          <w:szCs w:val="26"/>
          <w:lang w:val="vi-VN"/>
        </w:rPr>
        <w:t>20</w:t>
      </w:r>
      <w:r w:rsidRPr="00E72921">
        <w:rPr>
          <w:szCs w:val="26"/>
          <w:lang w:val="vi-VN"/>
        </w:rPr>
        <w:t xml:space="preserve">, mã số </w:t>
      </w:r>
      <w:r w:rsidR="000310F5" w:rsidRPr="00AC00C7">
        <w:rPr>
          <w:szCs w:val="26"/>
          <w:lang w:val="vi-VN"/>
        </w:rPr>
        <w:t>…….</w:t>
      </w:r>
      <w:r w:rsidRPr="00E72921">
        <w:rPr>
          <w:szCs w:val="26"/>
          <w:lang w:val="vi-VN"/>
        </w:rPr>
        <w:t xml:space="preserve"> theo Quyết định số</w:t>
      </w:r>
      <w:r w:rsidR="005B74BF" w:rsidRPr="00E72921">
        <w:rPr>
          <w:szCs w:val="26"/>
          <w:lang w:val="vi-VN"/>
        </w:rPr>
        <w:t xml:space="preserve"> </w:t>
      </w:r>
      <w:r w:rsidR="000310F5" w:rsidRPr="00AC00C7">
        <w:rPr>
          <w:szCs w:val="26"/>
          <w:lang w:val="vi-VN"/>
        </w:rPr>
        <w:t>……..</w:t>
      </w:r>
      <w:r w:rsidR="005B74BF" w:rsidRPr="00E72921">
        <w:rPr>
          <w:szCs w:val="26"/>
          <w:lang w:val="vi-VN"/>
        </w:rPr>
        <w:t xml:space="preserve"> ngày </w:t>
      </w:r>
      <w:r w:rsidR="000310F5" w:rsidRPr="00AC00C7">
        <w:rPr>
          <w:szCs w:val="26"/>
          <w:lang w:val="vi-VN"/>
        </w:rPr>
        <w:t>…</w:t>
      </w:r>
      <w:r w:rsidR="005B74BF" w:rsidRPr="00E72921">
        <w:rPr>
          <w:szCs w:val="26"/>
          <w:lang w:val="vi-VN"/>
        </w:rPr>
        <w:t xml:space="preserve"> tháng </w:t>
      </w:r>
      <w:r w:rsidR="000310F5" w:rsidRPr="00AC00C7">
        <w:rPr>
          <w:szCs w:val="26"/>
          <w:lang w:val="vi-VN"/>
        </w:rPr>
        <w:t>…</w:t>
      </w:r>
      <w:r w:rsidR="005B74BF" w:rsidRPr="00E72921">
        <w:rPr>
          <w:szCs w:val="26"/>
          <w:lang w:val="vi-VN"/>
        </w:rPr>
        <w:t xml:space="preserve"> </w:t>
      </w:r>
      <w:r w:rsidRPr="00E72921">
        <w:rPr>
          <w:szCs w:val="26"/>
          <w:lang w:val="vi-VN"/>
        </w:rPr>
        <w:t>năm 2</w:t>
      </w:r>
      <w:r w:rsidR="000310F5" w:rsidRPr="00AC00C7">
        <w:rPr>
          <w:szCs w:val="26"/>
          <w:lang w:val="vi-VN"/>
        </w:rPr>
        <w:t>020</w:t>
      </w:r>
      <w:r w:rsidRPr="00E72921">
        <w:rPr>
          <w:szCs w:val="26"/>
          <w:lang w:val="vi-VN"/>
        </w:rPr>
        <w:t xml:space="preserve"> của Hiệu trưởng </w:t>
      </w:r>
      <w:r w:rsidR="000310F5" w:rsidRPr="00AC00C7">
        <w:rPr>
          <w:szCs w:val="26"/>
          <w:lang w:val="vi-VN"/>
        </w:rPr>
        <w:t>t</w:t>
      </w:r>
      <w:r w:rsidRPr="00E72921">
        <w:rPr>
          <w:szCs w:val="26"/>
          <w:lang w:val="vi-VN"/>
        </w:rPr>
        <w:t>rường Đạ</w:t>
      </w:r>
      <w:r w:rsidR="003B48BF" w:rsidRPr="00E72921">
        <w:rPr>
          <w:szCs w:val="26"/>
          <w:lang w:val="vi-VN"/>
        </w:rPr>
        <w:t>i h</w:t>
      </w:r>
      <w:r w:rsidRPr="00E72921">
        <w:rPr>
          <w:szCs w:val="26"/>
          <w:lang w:val="vi-VN"/>
        </w:rPr>
        <w:t>ọ</w:t>
      </w:r>
      <w:r w:rsidR="003B48BF" w:rsidRPr="00E72921">
        <w:rPr>
          <w:szCs w:val="26"/>
          <w:lang w:val="vi-VN"/>
        </w:rPr>
        <w:t>c Xây d</w:t>
      </w:r>
      <w:r w:rsidRPr="00E72921">
        <w:rPr>
          <w:szCs w:val="26"/>
          <w:lang w:val="vi-VN"/>
        </w:rPr>
        <w:t>ựng.</w:t>
      </w:r>
      <w:r w:rsidR="006109AB" w:rsidRPr="00E72921">
        <w:rPr>
          <w:szCs w:val="26"/>
          <w:lang w:val="vi-VN"/>
        </w:rPr>
        <w:t xml:space="preserve"> </w:t>
      </w:r>
      <w:r w:rsidR="000310F5" w:rsidRPr="00AC00C7">
        <w:rPr>
          <w:szCs w:val="26"/>
          <w:lang w:val="vi-VN"/>
        </w:rPr>
        <w:t>Tên đề tài</w:t>
      </w:r>
      <w:r w:rsidR="009405FB" w:rsidRPr="00E72921">
        <w:rPr>
          <w:szCs w:val="26"/>
          <w:lang w:val="vi-VN"/>
        </w:rPr>
        <w:t xml:space="preserve"> </w:t>
      </w:r>
      <w:r w:rsidR="009405FB" w:rsidRPr="00E72921">
        <w:rPr>
          <w:b/>
          <w:i/>
          <w:szCs w:val="26"/>
          <w:lang w:val="vi-VN"/>
        </w:rPr>
        <w:t>“</w:t>
      </w:r>
      <w:r w:rsidR="000310F5" w:rsidRPr="00AC00C7">
        <w:rPr>
          <w:b/>
          <w:i/>
          <w:szCs w:val="26"/>
          <w:lang w:val="vi-VN"/>
        </w:rPr>
        <w:t>…….</w:t>
      </w:r>
      <w:r w:rsidR="009405FB" w:rsidRPr="00E72921">
        <w:rPr>
          <w:b/>
          <w:i/>
          <w:szCs w:val="26"/>
          <w:lang w:val="vi-VN"/>
        </w:rPr>
        <w:t xml:space="preserve">”, </w:t>
      </w:r>
      <w:r w:rsidR="009405FB" w:rsidRPr="00E72921">
        <w:rPr>
          <w:szCs w:val="26"/>
          <w:lang w:val="vi-VN"/>
        </w:rPr>
        <w:t xml:space="preserve">mã số </w:t>
      </w:r>
      <w:r w:rsidR="000310F5" w:rsidRPr="00AC00C7">
        <w:rPr>
          <w:szCs w:val="26"/>
          <w:lang w:val="vi-VN"/>
        </w:rPr>
        <w:t>……</w:t>
      </w:r>
      <w:r w:rsidR="005545FD" w:rsidRPr="00E72921">
        <w:rPr>
          <w:szCs w:val="26"/>
          <w:lang w:val="vi-VN"/>
        </w:rPr>
        <w:t xml:space="preserve">. </w:t>
      </w:r>
    </w:p>
    <w:p w14:paraId="3AC48A09" w14:textId="77777777" w:rsidR="00685EFE" w:rsidRPr="00E72921" w:rsidRDefault="00685EFE" w:rsidP="00833348">
      <w:pPr>
        <w:rPr>
          <w:b/>
          <w:szCs w:val="26"/>
          <w:lang w:val="vi-VN"/>
        </w:rPr>
      </w:pPr>
      <w:r w:rsidRPr="00E72921">
        <w:rPr>
          <w:b/>
          <w:szCs w:val="26"/>
          <w:lang w:val="vi-VN"/>
        </w:rPr>
        <w:t xml:space="preserve">ĐẶT VẤN ĐỀ </w:t>
      </w:r>
    </w:p>
    <w:p w14:paraId="5AF15B09" w14:textId="08D471C7" w:rsidR="00021283" w:rsidRPr="00AC00C7" w:rsidRDefault="000310F5" w:rsidP="00803B4B">
      <w:pPr>
        <w:spacing w:after="480"/>
        <w:ind w:firstLine="720"/>
        <w:rPr>
          <w:lang w:val="vi-VN" w:eastAsia="en-US"/>
        </w:rPr>
      </w:pPr>
      <w:r w:rsidRPr="00AC00C7">
        <w:rPr>
          <w:lang w:val="vi-VN"/>
        </w:rPr>
        <w:t>Nêu tính cấp thiết của đề tài.</w:t>
      </w:r>
    </w:p>
    <w:p w14:paraId="783E5A28" w14:textId="77777777" w:rsidR="00813D44" w:rsidRPr="00E72921" w:rsidRDefault="00813D44" w:rsidP="00833348">
      <w:pPr>
        <w:rPr>
          <w:b/>
          <w:szCs w:val="26"/>
          <w:lang w:val="vi-VN"/>
        </w:rPr>
      </w:pPr>
      <w:r w:rsidRPr="00E72921">
        <w:rPr>
          <w:b/>
          <w:szCs w:val="26"/>
          <w:lang w:val="vi-VN"/>
        </w:rPr>
        <w:t>NỘI DUNG NGHIÊN CỨU</w:t>
      </w:r>
    </w:p>
    <w:p w14:paraId="03D005EF" w14:textId="72282305" w:rsidR="00894B06" w:rsidRPr="00AC00C7" w:rsidRDefault="000310F5" w:rsidP="00AB6ED6">
      <w:pPr>
        <w:ind w:firstLine="720"/>
        <w:rPr>
          <w:szCs w:val="26"/>
          <w:lang w:val="vi-VN"/>
        </w:rPr>
      </w:pPr>
      <w:r w:rsidRPr="00AC00C7">
        <w:rPr>
          <w:szCs w:val="26"/>
          <w:lang w:val="vi-VN"/>
        </w:rPr>
        <w:t>Nêu các nội dung chính của nghiên cứu, tên nội dung của các chương.</w:t>
      </w:r>
    </w:p>
    <w:p w14:paraId="5E8054EC" w14:textId="77777777" w:rsidR="00894B06" w:rsidRPr="00E72921" w:rsidRDefault="00894B06" w:rsidP="00833348">
      <w:pPr>
        <w:ind w:firstLine="180"/>
        <w:rPr>
          <w:szCs w:val="26"/>
          <w:lang w:val="vi-VN"/>
        </w:rPr>
      </w:pPr>
    </w:p>
    <w:p w14:paraId="7C46DD4A" w14:textId="2030C7F1" w:rsidR="00DF60E8" w:rsidRPr="00E72921" w:rsidRDefault="006A5E86" w:rsidP="006109AB">
      <w:pPr>
        <w:pStyle w:val="Heading1"/>
        <w:rPr>
          <w:lang w:val="vi-VN"/>
        </w:rPr>
      </w:pPr>
      <w:bookmarkStart w:id="0" w:name="_Ref8475618"/>
      <w:r>
        <w:lastRenderedPageBreak/>
        <w:t>TỔNG QUAN ĐỀ TÀI</w:t>
      </w:r>
      <w:r w:rsidR="003154B6">
        <w:t xml:space="preserve"> </w:t>
      </w:r>
      <w:r w:rsidR="00DF60E8" w:rsidRPr="00E72921">
        <w:rPr>
          <w:lang w:val="vi-VN"/>
        </w:rPr>
        <w:br/>
      </w:r>
      <w:bookmarkEnd w:id="0"/>
    </w:p>
    <w:p w14:paraId="45A44DE1" w14:textId="55FBD131" w:rsidR="00D04DF5" w:rsidRDefault="006A5E86" w:rsidP="003154B6">
      <w:pPr>
        <w:pStyle w:val="Heading2"/>
      </w:pPr>
      <w:r>
        <w:t>TỔNG QUAN ĐỀ TÀI</w:t>
      </w:r>
    </w:p>
    <w:p w14:paraId="3099B66B" w14:textId="6E254B79" w:rsidR="00371236" w:rsidRDefault="00F13280" w:rsidP="006A5E86">
      <w:pPr>
        <w:pStyle w:val="Heading2"/>
      </w:pPr>
      <w:r>
        <w:t>NHIỆM VỤ CỦA ĐỀ TÀI</w:t>
      </w:r>
    </w:p>
    <w:p w14:paraId="27CD57B8" w14:textId="7749A961" w:rsidR="00F13280" w:rsidRDefault="00F13280" w:rsidP="00F13280">
      <w:pPr>
        <w:pStyle w:val="Heading2"/>
      </w:pPr>
      <w:r>
        <w:t>KHÁI NIỆM CHỮ SỐ VIẾT TAY</w:t>
      </w:r>
    </w:p>
    <w:p w14:paraId="5FF3E90B" w14:textId="70998EBF" w:rsidR="00F13280" w:rsidRDefault="00466FDC" w:rsidP="00F13280">
      <w:pPr>
        <w:pStyle w:val="Heading1"/>
      </w:pPr>
      <w:r>
        <w:lastRenderedPageBreak/>
        <w:t>CƠ SỞ LÝ THUYẾT VỀ TIỀN XỬ LÝ ẢNH VÀ TRÍCH CHỌN ĐẶC TRƯNG</w:t>
      </w:r>
    </w:p>
    <w:p w14:paraId="3D64086D" w14:textId="7C5ACCA9" w:rsidR="00466FDC" w:rsidRDefault="00466FDC" w:rsidP="00466FDC">
      <w:pPr>
        <w:pStyle w:val="Heading2"/>
      </w:pPr>
      <w:r>
        <w:t>TỔNG QUAN VỀ TIỀN XỬ LÝ ẢNH</w:t>
      </w:r>
    </w:p>
    <w:p w14:paraId="426A57EB" w14:textId="7542C4C4" w:rsidR="00466FDC" w:rsidRDefault="00466FDC" w:rsidP="00466FDC">
      <w:pPr>
        <w:pStyle w:val="Heading2"/>
      </w:pPr>
      <w:r>
        <w:t>CÁC CÔNG ĐOẠN TIỀN XỬ LÝ</w:t>
      </w:r>
    </w:p>
    <w:p w14:paraId="1D838506" w14:textId="3397F608" w:rsidR="00466FDC" w:rsidRDefault="00466FDC" w:rsidP="00466FDC">
      <w:pPr>
        <w:pStyle w:val="Heading3"/>
      </w:pPr>
      <w:r>
        <w:t>Chuyển ảnh xám</w:t>
      </w:r>
    </w:p>
    <w:p w14:paraId="67C65490" w14:textId="3181691D" w:rsidR="00466FDC" w:rsidRDefault="00466FDC" w:rsidP="00466FDC">
      <w:pPr>
        <w:pStyle w:val="Heading3"/>
      </w:pPr>
      <w:r>
        <w:t>Tăng độ tương phản</w:t>
      </w:r>
    </w:p>
    <w:p w14:paraId="4CAA4398" w14:textId="31FCABF5" w:rsidR="00466FDC" w:rsidRDefault="00466FDC" w:rsidP="00466FDC">
      <w:pPr>
        <w:pStyle w:val="Heading4"/>
      </w:pPr>
      <w:r>
        <w:t>Phép toán hình thái học</w:t>
      </w:r>
    </w:p>
    <w:p w14:paraId="455DA068" w14:textId="36A9C608" w:rsidR="00466FDC" w:rsidRPr="00466FDC" w:rsidRDefault="00466FDC" w:rsidP="00466FDC">
      <w:pPr>
        <w:pStyle w:val="Heading4"/>
      </w:pPr>
      <w:r>
        <w:t>Tăng độ tương phản</w:t>
      </w:r>
    </w:p>
    <w:p w14:paraId="7DEA61DC" w14:textId="26E9F2CC" w:rsidR="00466FDC" w:rsidRDefault="00466FDC" w:rsidP="00466FDC">
      <w:pPr>
        <w:pStyle w:val="Heading3"/>
      </w:pPr>
      <w:r>
        <w:t>Phân ngưỡng ảnh (Nhị phân hóa)</w:t>
      </w:r>
    </w:p>
    <w:p w14:paraId="78144802" w14:textId="05EF16A3" w:rsidR="00466FDC" w:rsidRDefault="00466FDC" w:rsidP="00466FDC">
      <w:pPr>
        <w:pStyle w:val="Heading4"/>
      </w:pPr>
      <w:r>
        <w:t>Khái niệm nhị phân hóa</w:t>
      </w:r>
    </w:p>
    <w:p w14:paraId="40442BCE" w14:textId="048CC14E" w:rsidR="00466FDC" w:rsidRPr="00466FDC" w:rsidRDefault="00466FDC" w:rsidP="00466FDC">
      <w:pPr>
        <w:pStyle w:val="Heading4"/>
      </w:pPr>
      <w:r>
        <w:t>Một số phương pháp nhị phân hóa</w:t>
      </w:r>
    </w:p>
    <w:p w14:paraId="36EF3C44" w14:textId="558276F6" w:rsidR="00466FDC" w:rsidRDefault="00466FDC" w:rsidP="00466FDC">
      <w:pPr>
        <w:pStyle w:val="Heading3"/>
      </w:pPr>
      <w:r>
        <w:t>Nhiễu ảnh</w:t>
      </w:r>
    </w:p>
    <w:p w14:paraId="091A9788" w14:textId="03C19E6D" w:rsidR="00466FDC" w:rsidRPr="00466FDC" w:rsidRDefault="00466FDC" w:rsidP="00466FDC">
      <w:pPr>
        <w:pStyle w:val="Heading4"/>
      </w:pPr>
      <w:r>
        <w:t>Một số loại nhiễu thường gặp</w:t>
      </w:r>
      <w:bookmarkStart w:id="1" w:name="_GoBack"/>
      <w:bookmarkEnd w:id="1"/>
    </w:p>
    <w:p w14:paraId="13F7E4D7" w14:textId="77777777" w:rsidR="00DD3CF1" w:rsidRPr="00E72921" w:rsidRDefault="00900379" w:rsidP="006109AB">
      <w:pPr>
        <w:pStyle w:val="Heading1"/>
        <w:numPr>
          <w:ilvl w:val="0"/>
          <w:numId w:val="0"/>
        </w:numPr>
        <w:rPr>
          <w:lang w:val="vi-VN"/>
        </w:rPr>
      </w:pPr>
      <w:bookmarkStart w:id="2" w:name="_Toc43848345"/>
      <w:r w:rsidRPr="00E72921">
        <w:rPr>
          <w:lang w:val="vi-VN"/>
        </w:rPr>
        <w:lastRenderedPageBreak/>
        <w:t>KẾT LUẬN VÀ KIẾN NGHỊ</w:t>
      </w:r>
      <w:bookmarkEnd w:id="2"/>
    </w:p>
    <w:p w14:paraId="77950C4C" w14:textId="77777777" w:rsidR="005C0D6D" w:rsidRPr="00E72921" w:rsidRDefault="005C0D6D" w:rsidP="00833348">
      <w:pPr>
        <w:ind w:firstLine="720"/>
        <w:rPr>
          <w:color w:val="000000" w:themeColor="text1"/>
          <w:lang w:val="vi-VN"/>
        </w:rPr>
      </w:pPr>
    </w:p>
    <w:p w14:paraId="2C05C090" w14:textId="5881D0F1" w:rsidR="00BA2D97" w:rsidRDefault="008E331C" w:rsidP="005C18D0">
      <w:pPr>
        <w:pageBreakBefore/>
        <w:spacing w:after="240"/>
        <w:jc w:val="center"/>
        <w:rPr>
          <w:b/>
          <w:color w:val="000000" w:themeColor="text1"/>
          <w:lang w:val="vi-VN"/>
        </w:rPr>
      </w:pPr>
      <w:r w:rsidRPr="00E72921">
        <w:rPr>
          <w:b/>
          <w:color w:val="000000" w:themeColor="text1"/>
          <w:lang w:val="vi-VN"/>
        </w:rPr>
        <w:lastRenderedPageBreak/>
        <w:t>TÀI LIỆU THAM KHẢO</w:t>
      </w:r>
    </w:p>
    <w:p w14:paraId="011F16DD" w14:textId="6C2275AE" w:rsidR="009375B7" w:rsidRPr="009375B7" w:rsidRDefault="009375B7" w:rsidP="009375B7">
      <w:pPr>
        <w:widowControl w:val="0"/>
        <w:autoSpaceDE w:val="0"/>
        <w:autoSpaceDN w:val="0"/>
        <w:adjustRightInd w:val="0"/>
        <w:spacing w:after="240"/>
        <w:ind w:left="640" w:hanging="640"/>
        <w:rPr>
          <w:noProof/>
          <w:szCs w:val="24"/>
        </w:rPr>
      </w:pPr>
      <w:r>
        <w:rPr>
          <w:b/>
          <w:color w:val="000000" w:themeColor="text1"/>
          <w:lang w:val="vi-VN"/>
        </w:rPr>
        <w:fldChar w:fldCharType="begin" w:fldLock="1"/>
      </w:r>
      <w:r>
        <w:rPr>
          <w:b/>
          <w:color w:val="000000" w:themeColor="text1"/>
          <w:lang w:val="vi-VN"/>
        </w:rPr>
        <w:instrText xml:space="preserve">ADDIN Mendeley Bibliography CSL_BIBLIOGRAPHY </w:instrText>
      </w:r>
      <w:r>
        <w:rPr>
          <w:b/>
          <w:color w:val="000000" w:themeColor="text1"/>
          <w:lang w:val="vi-VN"/>
        </w:rPr>
        <w:fldChar w:fldCharType="separate"/>
      </w:r>
      <w:r w:rsidRPr="009375B7">
        <w:rPr>
          <w:noProof/>
          <w:szCs w:val="24"/>
        </w:rPr>
        <w:t>[1]</w:t>
      </w:r>
      <w:r w:rsidRPr="009375B7">
        <w:rPr>
          <w:noProof/>
          <w:szCs w:val="24"/>
        </w:rPr>
        <w:tab/>
        <w:t xml:space="preserve">M. Schmidt and E. Fehling, “Ultra-high-performance concrete: Research, development and application in Europe,” </w:t>
      </w:r>
      <w:r w:rsidRPr="009375B7">
        <w:rPr>
          <w:i/>
          <w:iCs/>
          <w:noProof/>
          <w:szCs w:val="24"/>
        </w:rPr>
        <w:t>Seventh Int. Symp. Util. High Strength/High-Performance Concr.</w:t>
      </w:r>
      <w:r w:rsidRPr="009375B7">
        <w:rPr>
          <w:noProof/>
          <w:szCs w:val="24"/>
        </w:rPr>
        <w:t>, pp. 51–78, 2005.</w:t>
      </w:r>
    </w:p>
    <w:p w14:paraId="20BCC0DA" w14:textId="77777777" w:rsidR="009375B7" w:rsidRPr="009375B7" w:rsidRDefault="009375B7" w:rsidP="009375B7">
      <w:pPr>
        <w:widowControl w:val="0"/>
        <w:autoSpaceDE w:val="0"/>
        <w:autoSpaceDN w:val="0"/>
        <w:adjustRightInd w:val="0"/>
        <w:spacing w:after="240"/>
        <w:ind w:left="640" w:hanging="640"/>
        <w:rPr>
          <w:noProof/>
        </w:rPr>
      </w:pPr>
      <w:r w:rsidRPr="009375B7">
        <w:rPr>
          <w:noProof/>
          <w:szCs w:val="24"/>
        </w:rPr>
        <w:t>[2]</w:t>
      </w:r>
      <w:r w:rsidRPr="009375B7">
        <w:rPr>
          <w:noProof/>
          <w:szCs w:val="24"/>
        </w:rPr>
        <w:tab/>
        <w:t xml:space="preserve">T. L. V Voort, M. T. Suleiman, and S. Sritharan, “Design and Performance Verification of Ultra-High Performance Concrete Piles for Deep Foundations,” </w:t>
      </w:r>
      <w:r w:rsidRPr="009375B7">
        <w:rPr>
          <w:i/>
          <w:iCs/>
          <w:noProof/>
          <w:szCs w:val="24"/>
        </w:rPr>
        <w:t>IHRB Proj. TR</w:t>
      </w:r>
      <w:r w:rsidRPr="009375B7">
        <w:rPr>
          <w:noProof/>
          <w:szCs w:val="24"/>
        </w:rPr>
        <w:t>, 2008.</w:t>
      </w:r>
    </w:p>
    <w:p w14:paraId="07399EEC" w14:textId="4F4D8635" w:rsidR="009375B7" w:rsidRDefault="009375B7" w:rsidP="005C18D0">
      <w:pPr>
        <w:pageBreakBefore/>
        <w:spacing w:after="240"/>
        <w:jc w:val="center"/>
        <w:rPr>
          <w:b/>
          <w:color w:val="000000" w:themeColor="text1"/>
          <w:lang w:val="vi-VN"/>
        </w:rPr>
      </w:pPr>
      <w:r>
        <w:rPr>
          <w:b/>
          <w:color w:val="000000" w:themeColor="text1"/>
          <w:lang w:val="vi-VN"/>
        </w:rPr>
        <w:lastRenderedPageBreak/>
        <w:fldChar w:fldCharType="end"/>
      </w:r>
    </w:p>
    <w:sectPr w:rsidR="009375B7" w:rsidSect="006109AB">
      <w:pgSz w:w="11907" w:h="16840" w:code="9"/>
      <w:pgMar w:top="1134" w:right="1134" w:bottom="1134" w:left="1701" w:header="680" w:footer="534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5E753B7" w14:textId="77777777" w:rsidR="00356B7E" w:rsidRDefault="00356B7E">
      <w:r>
        <w:separator/>
      </w:r>
    </w:p>
    <w:p w14:paraId="16833713" w14:textId="77777777" w:rsidR="00356B7E" w:rsidRDefault="00356B7E"/>
    <w:p w14:paraId="42E49218" w14:textId="77777777" w:rsidR="00356B7E" w:rsidRDefault="00356B7E"/>
  </w:endnote>
  <w:endnote w:type="continuationSeparator" w:id="0">
    <w:p w14:paraId="12E99B67" w14:textId="77777777" w:rsidR="00356B7E" w:rsidRDefault="00356B7E">
      <w:r>
        <w:continuationSeparator/>
      </w:r>
    </w:p>
    <w:p w14:paraId="26FB757E" w14:textId="77777777" w:rsidR="00356B7E" w:rsidRDefault="00356B7E"/>
    <w:p w14:paraId="17D729A9" w14:textId="77777777" w:rsidR="00356B7E" w:rsidRDefault="00356B7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.VnTimeH">
    <w:altName w:val="Arial"/>
    <w:charset w:val="00"/>
    <w:family w:val="swiss"/>
    <w:pitch w:val="variable"/>
    <w:sig w:usb0="00000001" w:usb1="00000000" w:usb2="00000000" w:usb3="00000000" w:csb0="00000013" w:csb1="00000000"/>
  </w:font>
  <w:font w:name=".VnTime">
    <w:charset w:val="00"/>
    <w:family w:val="swiss"/>
    <w:pitch w:val="variable"/>
    <w:sig w:usb0="00000003" w:usb1="00000000" w:usb2="00000000" w:usb3="00000000" w:csb0="00000001" w:csb1="00000000"/>
  </w:font>
  <w:font w:name=".VnAvant">
    <w:charset w:val="00"/>
    <w:family w:val="swiss"/>
    <w:pitch w:val="variable"/>
    <w:sig w:usb0="00000003" w:usb1="00000000" w:usb2="00000000" w:usb3="00000000" w:csb0="00000001" w:csb1="00000000"/>
  </w:font>
  <w:font w:name=".VnArial">
    <w:charset w:val="00"/>
    <w:family w:val="swiss"/>
    <w:pitch w:val="variable"/>
    <w:sig w:usb0="00000007" w:usb1="00000000" w:usb2="00000000" w:usb3="00000000" w:csb0="0000001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VNI-Times">
    <w:altName w:val="Times New Roman"/>
    <w:charset w:val="00"/>
    <w:family w:val="auto"/>
    <w:pitch w:val="variable"/>
    <w:sig w:usb0="00000005" w:usb1="00000000" w:usb2="00000000" w:usb3="00000000" w:csb0="0000001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.VnAvantH">
    <w:charset w:val="00"/>
    <w:family w:val="swiss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19035857"/>
      <w:docPartObj>
        <w:docPartGallery w:val="Page Numbers (Bottom of Page)"/>
        <w:docPartUnique/>
      </w:docPartObj>
    </w:sdtPr>
    <w:sdtEndPr>
      <w:rPr>
        <w:noProof/>
        <w:sz w:val="22"/>
      </w:rPr>
    </w:sdtEndPr>
    <w:sdtContent>
      <w:p w14:paraId="21440300" w14:textId="3FC2ABD5" w:rsidR="003154B6" w:rsidRPr="00BF77C4" w:rsidRDefault="003154B6" w:rsidP="004D68A6">
        <w:pPr>
          <w:pStyle w:val="Footer"/>
          <w:jc w:val="center"/>
          <w:rPr>
            <w:sz w:val="22"/>
          </w:rPr>
        </w:pPr>
        <w:r w:rsidRPr="00BF77C4">
          <w:rPr>
            <w:sz w:val="22"/>
          </w:rPr>
          <w:fldChar w:fldCharType="begin"/>
        </w:r>
        <w:r w:rsidRPr="00BF77C4">
          <w:rPr>
            <w:sz w:val="22"/>
          </w:rPr>
          <w:instrText xml:space="preserve"> PAGE   \* MERGEFORMAT </w:instrText>
        </w:r>
        <w:r w:rsidRPr="00BF77C4">
          <w:rPr>
            <w:sz w:val="22"/>
          </w:rPr>
          <w:fldChar w:fldCharType="separate"/>
        </w:r>
        <w:r w:rsidR="00466FDC">
          <w:rPr>
            <w:noProof/>
            <w:sz w:val="22"/>
          </w:rPr>
          <w:t xml:space="preserve"> </w:t>
        </w:r>
        <w:r w:rsidRPr="00BF77C4">
          <w:rPr>
            <w:noProof/>
            <w:sz w:val="22"/>
          </w:rPr>
          <w:fldChar w:fldCharType="end"/>
        </w:r>
      </w:p>
    </w:sdtContent>
  </w:sdt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3DCF120" w14:textId="77777777" w:rsidR="003154B6" w:rsidRPr="006109AB" w:rsidRDefault="003154B6" w:rsidP="006109AB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54013346"/>
      <w:docPartObj>
        <w:docPartGallery w:val="Page Numbers (Bottom of Page)"/>
        <w:docPartUnique/>
      </w:docPartObj>
    </w:sdtPr>
    <w:sdtEndPr>
      <w:rPr>
        <w:noProof/>
        <w:sz w:val="22"/>
      </w:rPr>
    </w:sdtEndPr>
    <w:sdtContent>
      <w:p w14:paraId="0CDE33A3" w14:textId="77777777" w:rsidR="003154B6" w:rsidRPr="00735F57" w:rsidRDefault="003154B6" w:rsidP="004D68A6">
        <w:pPr>
          <w:pStyle w:val="Footer"/>
          <w:jc w:val="center"/>
          <w:rPr>
            <w:sz w:val="22"/>
          </w:rPr>
        </w:pPr>
        <w:r w:rsidRPr="00735F57">
          <w:rPr>
            <w:sz w:val="22"/>
          </w:rPr>
          <w:fldChar w:fldCharType="begin"/>
        </w:r>
        <w:r w:rsidRPr="00735F57">
          <w:rPr>
            <w:sz w:val="22"/>
          </w:rPr>
          <w:instrText xml:space="preserve"> PAGE   \* MERGEFORMAT </w:instrText>
        </w:r>
        <w:r w:rsidRPr="00735F57">
          <w:rPr>
            <w:sz w:val="22"/>
          </w:rPr>
          <w:fldChar w:fldCharType="separate"/>
        </w:r>
        <w:r>
          <w:rPr>
            <w:noProof/>
            <w:sz w:val="22"/>
          </w:rPr>
          <w:t>v</w:t>
        </w:r>
        <w:r w:rsidRPr="00735F57">
          <w:rPr>
            <w:noProof/>
            <w:sz w:val="22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16EAB054" w14:textId="77777777" w:rsidR="00356B7E" w:rsidRDefault="00356B7E">
      <w:r>
        <w:separator/>
      </w:r>
    </w:p>
    <w:p w14:paraId="447B4B13" w14:textId="77777777" w:rsidR="00356B7E" w:rsidRDefault="00356B7E"/>
    <w:p w14:paraId="48FBF975" w14:textId="77777777" w:rsidR="00356B7E" w:rsidRDefault="00356B7E"/>
  </w:footnote>
  <w:footnote w:type="continuationSeparator" w:id="0">
    <w:p w14:paraId="16353BCB" w14:textId="77777777" w:rsidR="00356B7E" w:rsidRDefault="00356B7E">
      <w:r>
        <w:continuationSeparator/>
      </w:r>
    </w:p>
    <w:p w14:paraId="1343A933" w14:textId="77777777" w:rsidR="00356B7E" w:rsidRDefault="00356B7E"/>
    <w:p w14:paraId="25BEC3D3" w14:textId="77777777" w:rsidR="00356B7E" w:rsidRDefault="00356B7E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56332660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69F7D103" w14:textId="0DFEF1DE" w:rsidR="003154B6" w:rsidRDefault="003154B6" w:rsidP="00891637">
        <w:pPr>
          <w:pStyle w:val="Header"/>
          <w:spacing w:before="0" w:after="240"/>
          <w:jc w:val="center"/>
          <w:rPr>
            <w:noProof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66FDC"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eGrid"/>
      <w:tblW w:w="0" w:type="auto"/>
      <w:tblBorders>
        <w:top w:val="none" w:sz="0" w:space="0" w:color="auto"/>
        <w:left w:val="none" w:sz="0" w:space="0" w:color="auto"/>
        <w:bottom w:val="single" w:sz="12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2146"/>
      <w:gridCol w:w="6926"/>
    </w:tblGrid>
    <w:tr w:rsidR="003154B6" w14:paraId="5359722B" w14:textId="77777777" w:rsidTr="00A87F6E">
      <w:tc>
        <w:tcPr>
          <w:tcW w:w="2146" w:type="dxa"/>
        </w:tcPr>
        <w:p w14:paraId="0579F418" w14:textId="77777777" w:rsidR="003154B6" w:rsidRDefault="003154B6" w:rsidP="00A87F6E">
          <w:pPr>
            <w:pStyle w:val="Header"/>
            <w:spacing w:before="0" w:after="0"/>
          </w:pPr>
          <w:r>
            <w:rPr>
              <w:noProof/>
              <w:lang w:eastAsia="en-US"/>
            </w:rPr>
            <w:drawing>
              <wp:inline distT="0" distB="0" distL="0" distR="0" wp14:anchorId="355E125B" wp14:editId="74F2EA7F">
                <wp:extent cx="1225800" cy="540000"/>
                <wp:effectExtent l="0" t="0" r="0" b="0"/>
                <wp:docPr id="41" name="Picture 15" descr="LOGO BM CAU&amp;CTN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2" name="Picture 1" descr="LOGO BM CAU&amp;CTN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225800" cy="5400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6926" w:type="dxa"/>
          <w:vAlign w:val="center"/>
        </w:tcPr>
        <w:p w14:paraId="3295FB23" w14:textId="77777777" w:rsidR="003154B6" w:rsidRPr="00C865DB" w:rsidRDefault="003154B6" w:rsidP="00A87F6E">
          <w:pPr>
            <w:pStyle w:val="Header"/>
            <w:spacing w:before="0" w:after="0"/>
            <w:jc w:val="center"/>
            <w:rPr>
              <w:szCs w:val="24"/>
            </w:rPr>
          </w:pPr>
          <w:r w:rsidRPr="00C865DB">
            <w:rPr>
              <w:szCs w:val="24"/>
            </w:rPr>
            <w:t>ĐỒ ÁN MÔN HỌC</w:t>
          </w:r>
        </w:p>
        <w:p w14:paraId="3ED02CF4" w14:textId="77777777" w:rsidR="003154B6" w:rsidRPr="0009588D" w:rsidRDefault="003154B6" w:rsidP="00A87F6E">
          <w:pPr>
            <w:pStyle w:val="Header"/>
            <w:spacing w:before="0" w:after="0"/>
            <w:jc w:val="center"/>
            <w:rPr>
              <w:b/>
            </w:rPr>
          </w:pPr>
          <w:r w:rsidRPr="00C865DB">
            <w:rPr>
              <w:b/>
              <w:szCs w:val="24"/>
            </w:rPr>
            <w:t xml:space="preserve">THIẾT KẾ </w:t>
          </w:r>
          <w:r>
            <w:rPr>
              <w:b/>
              <w:szCs w:val="24"/>
            </w:rPr>
            <w:t xml:space="preserve">VÀ </w:t>
          </w:r>
          <w:r w:rsidRPr="00C865DB">
            <w:rPr>
              <w:b/>
              <w:szCs w:val="24"/>
            </w:rPr>
            <w:t>XÂY DỰNG CẦU BÊ TÔNG CỐT THÉP</w:t>
          </w:r>
        </w:p>
      </w:tc>
    </w:tr>
  </w:tbl>
  <w:p w14:paraId="297DBA2F" w14:textId="77777777" w:rsidR="003154B6" w:rsidRDefault="003154B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0AF82436"/>
    <w:lvl w:ilvl="0">
      <w:start w:val="1"/>
      <w:numFmt w:val="decimal"/>
      <w:pStyle w:val="ListNumber5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E"/>
    <w:multiLevelType w:val="singleLevel"/>
    <w:tmpl w:val="5AEC7698"/>
    <w:lvl w:ilvl="0">
      <w:start w:val="1"/>
      <w:numFmt w:val="decimal"/>
      <w:pStyle w:val="ListNumber3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2" w15:restartNumberingAfterBreak="0">
    <w:nsid w:val="FFFFFF7F"/>
    <w:multiLevelType w:val="singleLevel"/>
    <w:tmpl w:val="6666CE44"/>
    <w:lvl w:ilvl="0">
      <w:start w:val="1"/>
      <w:numFmt w:val="decimal"/>
      <w:pStyle w:val="ListNumber2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3" w15:restartNumberingAfterBreak="0">
    <w:nsid w:val="005D0E7F"/>
    <w:multiLevelType w:val="hybridMultilevel"/>
    <w:tmpl w:val="91CA63D2"/>
    <w:lvl w:ilvl="0" w:tplc="D66A20EA">
      <w:start w:val="1"/>
      <w:numFmt w:val="bullet"/>
      <w:pStyle w:val="H-2"/>
      <w:lvlText w:val="-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60E73F5"/>
    <w:multiLevelType w:val="hybridMultilevel"/>
    <w:tmpl w:val="E3D4CA6E"/>
    <w:lvl w:ilvl="0" w:tplc="A4B412C2">
      <w:start w:val="1"/>
      <w:numFmt w:val="bullet"/>
      <w:pStyle w:val="H-4"/>
      <w:lvlText w:val="+"/>
      <w:lvlJc w:val="left"/>
      <w:pPr>
        <w:tabs>
          <w:tab w:val="num" w:pos="964"/>
        </w:tabs>
        <w:ind w:left="0" w:firstLine="567"/>
      </w:pPr>
      <w:rPr>
        <w:rFonts w:ascii="Times New Roman" w:hAnsi="Times New Roman" w:cs="Times New Roman" w:hint="default"/>
        <w:b w:val="0"/>
        <w:i w:val="0"/>
        <w:sz w:val="26"/>
        <w:szCs w:val="26"/>
      </w:rPr>
    </w:lvl>
    <w:lvl w:ilvl="1" w:tplc="072ED6B4">
      <w:start w:val="1"/>
      <w:numFmt w:val="bullet"/>
      <w:lvlText w:val="o"/>
      <w:lvlJc w:val="left"/>
      <w:pPr>
        <w:tabs>
          <w:tab w:val="num" w:pos="1647"/>
        </w:tabs>
        <w:ind w:left="1647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367"/>
        </w:tabs>
        <w:ind w:left="2367" w:hanging="360"/>
      </w:pPr>
      <w:rPr>
        <w:rFonts w:ascii="Times New Roman" w:hAnsi="Times New Roman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3087"/>
        </w:tabs>
        <w:ind w:left="3087" w:hanging="360"/>
      </w:pPr>
      <w:rPr>
        <w:rFonts w:ascii="Times New Roman" w:hAnsi="Times New Roman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807"/>
        </w:tabs>
        <w:ind w:left="3807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527"/>
        </w:tabs>
        <w:ind w:left="4527" w:hanging="360"/>
      </w:pPr>
      <w:rPr>
        <w:rFonts w:ascii="Times New Roman" w:hAnsi="Times New Roman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247"/>
        </w:tabs>
        <w:ind w:left="5247" w:hanging="360"/>
      </w:pPr>
      <w:rPr>
        <w:rFonts w:ascii="Times New Roman" w:hAnsi="Times New Roman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967"/>
        </w:tabs>
        <w:ind w:left="5967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687"/>
        </w:tabs>
        <w:ind w:left="6687" w:hanging="360"/>
      </w:pPr>
      <w:rPr>
        <w:rFonts w:ascii="Times New Roman" w:hAnsi="Times New Roman" w:hint="default"/>
      </w:rPr>
    </w:lvl>
  </w:abstractNum>
  <w:abstractNum w:abstractNumId="5" w15:restartNumberingAfterBreak="0">
    <w:nsid w:val="06533FB1"/>
    <w:multiLevelType w:val="hybridMultilevel"/>
    <w:tmpl w:val="177434B6"/>
    <w:lvl w:ilvl="0" w:tplc="D716282A">
      <w:start w:val="1"/>
      <w:numFmt w:val="bullet"/>
      <w:lvlText w:val="-"/>
      <w:lvlJc w:val="left"/>
      <w:pPr>
        <w:tabs>
          <w:tab w:val="num" w:pos="965"/>
        </w:tabs>
        <w:ind w:left="1" w:firstLine="567"/>
      </w:pPr>
      <w:rPr>
        <w:rFonts w:ascii="Times New Roman" w:hAnsi="Times New Roman" w:cs="Times New Roman" w:hint="default"/>
      </w:rPr>
    </w:lvl>
    <w:lvl w:ilvl="1" w:tplc="FFFFFFFF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CF65B26"/>
    <w:multiLevelType w:val="multilevel"/>
    <w:tmpl w:val="8F089DF2"/>
    <w:lvl w:ilvl="0">
      <w:start w:val="1"/>
      <w:numFmt w:val="bullet"/>
      <w:pStyle w:val="Gach"/>
      <w:lvlText w:val=""/>
      <w:lvlJc w:val="left"/>
      <w:pPr>
        <w:ind w:left="851" w:hanging="454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851" w:hanging="284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851" w:hanging="284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851" w:hanging="284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851" w:hanging="284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851" w:hanging="284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851" w:hanging="284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851" w:hanging="284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851" w:hanging="284"/>
      </w:pPr>
      <w:rPr>
        <w:rFonts w:ascii="Wingdings" w:hAnsi="Wingdings" w:hint="default"/>
      </w:rPr>
    </w:lvl>
  </w:abstractNum>
  <w:abstractNum w:abstractNumId="7" w15:restartNumberingAfterBreak="0">
    <w:nsid w:val="0E2E3D5B"/>
    <w:multiLevelType w:val="hybridMultilevel"/>
    <w:tmpl w:val="A56A6E94"/>
    <w:lvl w:ilvl="0" w:tplc="427AC07A">
      <w:start w:val="1"/>
      <w:numFmt w:val="bullet"/>
      <w:pStyle w:val="H-3"/>
      <w:lvlText w:val=""/>
      <w:lvlJc w:val="left"/>
      <w:pPr>
        <w:tabs>
          <w:tab w:val="num" w:pos="964"/>
        </w:tabs>
        <w:ind w:left="0" w:firstLine="567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26E3ED1"/>
    <w:multiLevelType w:val="hybridMultilevel"/>
    <w:tmpl w:val="26CAA038"/>
    <w:lvl w:ilvl="0" w:tplc="D15A24A4">
      <w:start w:val="1"/>
      <w:numFmt w:val="bullet"/>
      <w:pStyle w:val="BodyText1"/>
      <w:lvlText w:val="+"/>
      <w:lvlJc w:val="left"/>
      <w:pPr>
        <w:ind w:left="1571" w:hanging="360"/>
      </w:pPr>
      <w:rPr>
        <w:rFonts w:ascii="Times New Roman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9" w15:restartNumberingAfterBreak="0">
    <w:nsid w:val="13722EE6"/>
    <w:multiLevelType w:val="hybridMultilevel"/>
    <w:tmpl w:val="D5B414A0"/>
    <w:lvl w:ilvl="0" w:tplc="9EA474BC">
      <w:start w:val="1"/>
      <w:numFmt w:val="lowerLetter"/>
      <w:pStyle w:val="Heading5"/>
      <w:lvlText w:val="%1."/>
      <w:lvlJc w:val="left"/>
      <w:pPr>
        <w:ind w:left="360" w:hanging="360"/>
      </w:pPr>
      <w:rPr>
        <w:rFonts w:hint="default"/>
      </w:rPr>
    </w:lvl>
    <w:lvl w:ilvl="1" w:tplc="32A43B8C">
      <w:start w:val="1"/>
      <w:numFmt w:val="lowerLetter"/>
      <w:lvlText w:val="%2."/>
      <w:lvlJc w:val="left"/>
      <w:pPr>
        <w:tabs>
          <w:tab w:val="num" w:pos="1497"/>
        </w:tabs>
        <w:ind w:left="1497" w:hanging="360"/>
      </w:pPr>
    </w:lvl>
    <w:lvl w:ilvl="2" w:tplc="FC90C724" w:tentative="1">
      <w:start w:val="1"/>
      <w:numFmt w:val="lowerRoman"/>
      <w:lvlText w:val="%3."/>
      <w:lvlJc w:val="right"/>
      <w:pPr>
        <w:tabs>
          <w:tab w:val="num" w:pos="2217"/>
        </w:tabs>
        <w:ind w:left="2217" w:hanging="180"/>
      </w:pPr>
    </w:lvl>
    <w:lvl w:ilvl="3" w:tplc="53369358" w:tentative="1">
      <w:start w:val="1"/>
      <w:numFmt w:val="decimal"/>
      <w:lvlText w:val="%4."/>
      <w:lvlJc w:val="left"/>
      <w:pPr>
        <w:tabs>
          <w:tab w:val="num" w:pos="2937"/>
        </w:tabs>
        <w:ind w:left="2937" w:hanging="360"/>
      </w:pPr>
    </w:lvl>
    <w:lvl w:ilvl="4" w:tplc="A838FC76">
      <w:start w:val="1"/>
      <w:numFmt w:val="lowerLetter"/>
      <w:pStyle w:val="Heading5"/>
      <w:lvlText w:val="%5."/>
      <w:lvlJc w:val="left"/>
      <w:pPr>
        <w:tabs>
          <w:tab w:val="num" w:pos="3657"/>
        </w:tabs>
        <w:ind w:left="3657" w:hanging="360"/>
      </w:pPr>
      <w:rPr>
        <w:rFonts w:hint="default"/>
      </w:rPr>
    </w:lvl>
    <w:lvl w:ilvl="5" w:tplc="3FAC0576" w:tentative="1">
      <w:start w:val="1"/>
      <w:numFmt w:val="lowerRoman"/>
      <w:lvlText w:val="%6."/>
      <w:lvlJc w:val="right"/>
      <w:pPr>
        <w:tabs>
          <w:tab w:val="num" w:pos="4377"/>
        </w:tabs>
        <w:ind w:left="4377" w:hanging="180"/>
      </w:pPr>
    </w:lvl>
    <w:lvl w:ilvl="6" w:tplc="FD449D2E" w:tentative="1">
      <w:start w:val="1"/>
      <w:numFmt w:val="decimal"/>
      <w:lvlText w:val="%7."/>
      <w:lvlJc w:val="left"/>
      <w:pPr>
        <w:tabs>
          <w:tab w:val="num" w:pos="5097"/>
        </w:tabs>
        <w:ind w:left="5097" w:hanging="360"/>
      </w:pPr>
    </w:lvl>
    <w:lvl w:ilvl="7" w:tplc="7F067A3C" w:tentative="1">
      <w:start w:val="1"/>
      <w:numFmt w:val="lowerLetter"/>
      <w:lvlText w:val="%8."/>
      <w:lvlJc w:val="left"/>
      <w:pPr>
        <w:tabs>
          <w:tab w:val="num" w:pos="5817"/>
        </w:tabs>
        <w:ind w:left="5817" w:hanging="360"/>
      </w:pPr>
    </w:lvl>
    <w:lvl w:ilvl="8" w:tplc="E8F48D3C" w:tentative="1">
      <w:start w:val="1"/>
      <w:numFmt w:val="lowerRoman"/>
      <w:lvlText w:val="%9."/>
      <w:lvlJc w:val="right"/>
      <w:pPr>
        <w:tabs>
          <w:tab w:val="num" w:pos="6537"/>
        </w:tabs>
        <w:ind w:left="6537" w:hanging="180"/>
      </w:pPr>
    </w:lvl>
  </w:abstractNum>
  <w:abstractNum w:abstractNumId="10" w15:restartNumberingAfterBreak="0">
    <w:nsid w:val="15CE2346"/>
    <w:multiLevelType w:val="multilevel"/>
    <w:tmpl w:val="E11C8B2E"/>
    <w:lvl w:ilvl="0">
      <w:start w:val="1"/>
      <w:numFmt w:val="decimal"/>
      <w:pStyle w:val="Heading1"/>
      <w:suff w:val="space"/>
      <w:lvlText w:val="CHƯƠNG %1."/>
      <w:lvlJc w:val="left"/>
      <w:pPr>
        <w:ind w:left="0" w:firstLine="0"/>
      </w:pPr>
      <w:rPr>
        <w:rFonts w:ascii="Times New Roman" w:hAnsi="Times New Roman" w:hint="default"/>
        <w:b/>
        <w:i w:val="0"/>
        <w:sz w:val="32"/>
        <w:szCs w:val="28"/>
      </w:rPr>
    </w:lvl>
    <w:lvl w:ilvl="1">
      <w:start w:val="1"/>
      <w:numFmt w:val="decimal"/>
      <w:pStyle w:val="Heading2"/>
      <w:lvlText w:val="%1.%2."/>
      <w:lvlJc w:val="left"/>
      <w:pPr>
        <w:tabs>
          <w:tab w:val="num" w:pos="851"/>
        </w:tabs>
        <w:ind w:left="0" w:firstLine="0"/>
      </w:pPr>
      <w:rPr>
        <w:rFonts w:ascii="Times New Roman" w:hAnsi="Times New Roman" w:hint="default"/>
        <w:b/>
        <w:i w:val="0"/>
        <w:sz w:val="26"/>
        <w:szCs w:val="28"/>
        <w:lang w:val="nl-NL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4361"/>
        </w:tabs>
        <w:ind w:left="3510" w:firstLine="0"/>
      </w:pPr>
      <w:rPr>
        <w:rFonts w:ascii="Times New Roman" w:hAnsi="Times New Roman" w:hint="default"/>
        <w:b/>
        <w:i w:val="0"/>
        <w:sz w:val="26"/>
        <w:szCs w:val="28"/>
      </w:rPr>
    </w:lvl>
    <w:lvl w:ilvl="3">
      <w:start w:val="1"/>
      <w:numFmt w:val="decimal"/>
      <w:pStyle w:val="Heading4"/>
      <w:lvlText w:val="%1.%2.%3.%4."/>
      <w:lvlJc w:val="left"/>
      <w:pPr>
        <w:tabs>
          <w:tab w:val="num" w:pos="8648"/>
        </w:tabs>
        <w:ind w:left="7797" w:firstLine="0"/>
      </w:pPr>
      <w:rPr>
        <w:rFonts w:ascii="Times New Roman" w:hAnsi="Times New Roman" w:hint="default"/>
        <w:b/>
        <w:i/>
        <w:sz w:val="26"/>
        <w:szCs w:val="28"/>
      </w:rPr>
    </w:lvl>
    <w:lvl w:ilvl="4">
      <w:start w:val="1"/>
      <w:numFmt w:val="decimal"/>
      <w:lvlText w:val="%1.%2.%3.%4.%5."/>
      <w:lvlJc w:val="left"/>
      <w:pPr>
        <w:tabs>
          <w:tab w:val="num" w:pos="964"/>
        </w:tabs>
        <w:ind w:left="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964"/>
        </w:tabs>
        <w:ind w:left="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964"/>
        </w:tabs>
        <w:ind w:left="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964"/>
        </w:tabs>
        <w:ind w:left="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964"/>
        </w:tabs>
        <w:ind w:left="0" w:firstLine="0"/>
      </w:pPr>
      <w:rPr>
        <w:rFonts w:hint="default"/>
      </w:rPr>
    </w:lvl>
  </w:abstractNum>
  <w:abstractNum w:abstractNumId="11" w15:restartNumberingAfterBreak="0">
    <w:nsid w:val="16B96D36"/>
    <w:multiLevelType w:val="hybridMultilevel"/>
    <w:tmpl w:val="A0508A94"/>
    <w:lvl w:ilvl="0" w:tplc="FA2C1EE6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2" w15:restartNumberingAfterBreak="0">
    <w:nsid w:val="175300FA"/>
    <w:multiLevelType w:val="hybridMultilevel"/>
    <w:tmpl w:val="97B8FE6C"/>
    <w:lvl w:ilvl="0" w:tplc="EA705EF2">
      <w:start w:val="1"/>
      <w:numFmt w:val="lowerLetter"/>
      <w:pStyle w:val="H-5"/>
      <w:lvlText w:val="%1."/>
      <w:lvlJc w:val="left"/>
      <w:pPr>
        <w:tabs>
          <w:tab w:val="num" w:pos="964"/>
        </w:tabs>
        <w:ind w:left="964" w:hanging="397"/>
      </w:pPr>
      <w:rPr>
        <w:rFonts w:ascii="Times New Roman" w:hAnsi="Times New Roman" w:hint="default"/>
        <w:b/>
        <w:i/>
        <w:sz w:val="26"/>
        <w:szCs w:val="26"/>
      </w:rPr>
    </w:lvl>
    <w:lvl w:ilvl="1" w:tplc="DEF84A46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F6FEEEF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  <w:rPr>
        <w:rFonts w:cs="Times New Roman"/>
      </w:rPr>
    </w:lvl>
    <w:lvl w:ilvl="3" w:tplc="94783BCA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  <w:rPr>
        <w:rFonts w:cs="Times New Roman"/>
      </w:rPr>
    </w:lvl>
    <w:lvl w:ilvl="4" w:tplc="042EADDE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  <w:rPr>
        <w:rFonts w:cs="Times New Roman"/>
      </w:rPr>
    </w:lvl>
    <w:lvl w:ilvl="5" w:tplc="8C900692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  <w:rPr>
        <w:rFonts w:cs="Times New Roman"/>
      </w:rPr>
    </w:lvl>
    <w:lvl w:ilvl="6" w:tplc="69B4BD34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  <w:rPr>
        <w:rFonts w:cs="Times New Roman"/>
      </w:rPr>
    </w:lvl>
    <w:lvl w:ilvl="7" w:tplc="EB2227F8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  <w:rPr>
        <w:rFonts w:cs="Times New Roman"/>
      </w:rPr>
    </w:lvl>
    <w:lvl w:ilvl="8" w:tplc="E218505C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  <w:rPr>
        <w:rFonts w:cs="Times New Roman"/>
      </w:rPr>
    </w:lvl>
  </w:abstractNum>
  <w:abstractNum w:abstractNumId="13" w15:restartNumberingAfterBreak="0">
    <w:nsid w:val="18D738A1"/>
    <w:multiLevelType w:val="hybridMultilevel"/>
    <w:tmpl w:val="34BEA3D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BDB4857"/>
    <w:multiLevelType w:val="hybridMultilevel"/>
    <w:tmpl w:val="FB382106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5" w15:restartNumberingAfterBreak="0">
    <w:nsid w:val="1CC73523"/>
    <w:multiLevelType w:val="hybridMultilevel"/>
    <w:tmpl w:val="074ADE80"/>
    <w:lvl w:ilvl="0" w:tplc="2422B8D2">
      <w:start w:val="1"/>
      <w:numFmt w:val="decimal"/>
      <w:lvlText w:val="(%1)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6" w15:restartNumberingAfterBreak="0">
    <w:nsid w:val="1FEB310F"/>
    <w:multiLevelType w:val="multilevel"/>
    <w:tmpl w:val="825ECE06"/>
    <w:lvl w:ilvl="0">
      <w:start w:val="1"/>
      <w:numFmt w:val="decimal"/>
      <w:isLgl/>
      <w:lvlText w:val="%1."/>
      <w:lvlJc w:val="left"/>
      <w:pPr>
        <w:tabs>
          <w:tab w:val="num" w:pos="3340"/>
        </w:tabs>
        <w:ind w:left="2958" w:hanging="1418"/>
      </w:pPr>
      <w:rPr>
        <w:rFonts w:ascii=".VnTimeH" w:hAnsi=".VnTimeH" w:hint="default"/>
        <w:b w:val="0"/>
        <w:i w:val="0"/>
        <w:sz w:val="28"/>
      </w:rPr>
    </w:lvl>
    <w:lvl w:ilvl="1">
      <w:start w:val="1"/>
      <w:numFmt w:val="decimal"/>
      <w:pStyle w:val="Index2"/>
      <w:lvlText w:val="H×nh %1.%2."/>
      <w:lvlJc w:val="left"/>
      <w:pPr>
        <w:tabs>
          <w:tab w:val="num" w:pos="284"/>
        </w:tabs>
        <w:ind w:left="0" w:firstLine="0"/>
      </w:pPr>
      <w:rPr>
        <w:rFonts w:ascii=".VnTime" w:hAnsi=".VnTime" w:hint="default"/>
        <w:b/>
        <w:i/>
        <w:sz w:val="26"/>
        <w:szCs w:val="26"/>
      </w:rPr>
    </w:lvl>
    <w:lvl w:ilvl="2">
      <w:start w:val="5"/>
      <w:numFmt w:val="decimal"/>
      <w:lvlText w:val="%1.%2.%3."/>
      <w:lvlJc w:val="left"/>
      <w:pPr>
        <w:tabs>
          <w:tab w:val="num" w:pos="3340"/>
        </w:tabs>
        <w:ind w:left="276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3700"/>
        </w:tabs>
        <w:ind w:left="4648" w:hanging="2948"/>
      </w:pPr>
      <w:rPr>
        <w:rFonts w:ascii=".VnTime" w:hAnsi=".VnTime" w:hint="default"/>
        <w:b w:val="0"/>
        <w:i/>
        <w:sz w:val="26"/>
        <w:szCs w:val="26"/>
      </w:rPr>
    </w:lvl>
    <w:lvl w:ilvl="4">
      <w:start w:val="1"/>
      <w:numFmt w:val="decimal"/>
      <w:lvlText w:val="%1.%2.%3.%4.%5."/>
      <w:lvlJc w:val="left"/>
      <w:pPr>
        <w:tabs>
          <w:tab w:val="num" w:pos="4420"/>
        </w:tabs>
        <w:ind w:left="37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4780"/>
        </w:tabs>
        <w:ind w:left="42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5500"/>
        </w:tabs>
        <w:ind w:left="47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6220"/>
        </w:tabs>
        <w:ind w:left="52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6580"/>
        </w:tabs>
        <w:ind w:left="5860" w:hanging="1440"/>
      </w:pPr>
      <w:rPr>
        <w:rFonts w:hint="default"/>
      </w:rPr>
    </w:lvl>
  </w:abstractNum>
  <w:abstractNum w:abstractNumId="17" w15:restartNumberingAfterBreak="0">
    <w:nsid w:val="273C5E32"/>
    <w:multiLevelType w:val="hybridMultilevel"/>
    <w:tmpl w:val="C2D8834E"/>
    <w:lvl w:ilvl="0" w:tplc="CACA518C">
      <w:start w:val="1"/>
      <w:numFmt w:val="decimal"/>
      <w:lvlText w:val="(%1)"/>
      <w:lvlJc w:val="left"/>
      <w:pPr>
        <w:ind w:left="1211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931" w:hanging="360"/>
      </w:pPr>
    </w:lvl>
    <w:lvl w:ilvl="2" w:tplc="0409001B" w:tentative="1">
      <w:start w:val="1"/>
      <w:numFmt w:val="lowerRoman"/>
      <w:lvlText w:val="%3."/>
      <w:lvlJc w:val="right"/>
      <w:pPr>
        <w:ind w:left="2651" w:hanging="180"/>
      </w:pPr>
    </w:lvl>
    <w:lvl w:ilvl="3" w:tplc="0409000F" w:tentative="1">
      <w:start w:val="1"/>
      <w:numFmt w:val="decimal"/>
      <w:lvlText w:val="%4."/>
      <w:lvlJc w:val="left"/>
      <w:pPr>
        <w:ind w:left="3371" w:hanging="360"/>
      </w:pPr>
    </w:lvl>
    <w:lvl w:ilvl="4" w:tplc="04090019" w:tentative="1">
      <w:start w:val="1"/>
      <w:numFmt w:val="lowerLetter"/>
      <w:lvlText w:val="%5."/>
      <w:lvlJc w:val="left"/>
      <w:pPr>
        <w:ind w:left="4091" w:hanging="360"/>
      </w:pPr>
    </w:lvl>
    <w:lvl w:ilvl="5" w:tplc="0409001B" w:tentative="1">
      <w:start w:val="1"/>
      <w:numFmt w:val="lowerRoman"/>
      <w:lvlText w:val="%6."/>
      <w:lvlJc w:val="right"/>
      <w:pPr>
        <w:ind w:left="4811" w:hanging="180"/>
      </w:pPr>
    </w:lvl>
    <w:lvl w:ilvl="6" w:tplc="0409000F" w:tentative="1">
      <w:start w:val="1"/>
      <w:numFmt w:val="decimal"/>
      <w:lvlText w:val="%7."/>
      <w:lvlJc w:val="left"/>
      <w:pPr>
        <w:ind w:left="5531" w:hanging="360"/>
      </w:pPr>
    </w:lvl>
    <w:lvl w:ilvl="7" w:tplc="04090019" w:tentative="1">
      <w:start w:val="1"/>
      <w:numFmt w:val="lowerLetter"/>
      <w:lvlText w:val="%8."/>
      <w:lvlJc w:val="left"/>
      <w:pPr>
        <w:ind w:left="6251" w:hanging="360"/>
      </w:pPr>
    </w:lvl>
    <w:lvl w:ilvl="8" w:tplc="0409001B" w:tentative="1">
      <w:start w:val="1"/>
      <w:numFmt w:val="lowerRoman"/>
      <w:lvlText w:val="%9."/>
      <w:lvlJc w:val="right"/>
      <w:pPr>
        <w:ind w:left="6971" w:hanging="180"/>
      </w:pPr>
    </w:lvl>
  </w:abstractNum>
  <w:abstractNum w:abstractNumId="18" w15:restartNumberingAfterBreak="0">
    <w:nsid w:val="34E205FB"/>
    <w:multiLevelType w:val="multilevel"/>
    <w:tmpl w:val="2EA6218A"/>
    <w:lvl w:ilvl="0">
      <w:start w:val="13"/>
      <w:numFmt w:val="decimal"/>
      <w:lvlText w:val="%1."/>
      <w:lvlJc w:val="left"/>
      <w:pPr>
        <w:tabs>
          <w:tab w:val="num" w:pos="2083"/>
        </w:tabs>
        <w:ind w:left="1701" w:hanging="1418"/>
      </w:pPr>
      <w:rPr>
        <w:rFonts w:ascii=".VnTimeH" w:hAnsi=".VnTimeH" w:hint="default"/>
        <w:b w:val="0"/>
        <w:i w:val="0"/>
        <w:sz w:val="28"/>
      </w:rPr>
    </w:lvl>
    <w:lvl w:ilvl="1">
      <w:start w:val="1"/>
      <w:numFmt w:val="decimal"/>
      <w:pStyle w:val="List2"/>
      <w:lvlText w:val="B¶ng %1.%2."/>
      <w:lvlJc w:val="left"/>
      <w:pPr>
        <w:tabs>
          <w:tab w:val="num" w:pos="284"/>
        </w:tabs>
        <w:ind w:left="0" w:firstLine="0"/>
      </w:pPr>
      <w:rPr>
        <w:rFonts w:ascii=".VnTime" w:hAnsi=".VnTime" w:hint="default"/>
        <w:b/>
        <w:i/>
        <w:sz w:val="26"/>
        <w:szCs w:val="26"/>
      </w:rPr>
    </w:lvl>
    <w:lvl w:ilvl="2">
      <w:start w:val="1"/>
      <w:numFmt w:val="decimal"/>
      <w:lvlText w:val="%1.%2.%3."/>
      <w:lvlJc w:val="left"/>
      <w:pPr>
        <w:tabs>
          <w:tab w:val="num" w:pos="2083"/>
        </w:tabs>
        <w:ind w:left="1507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443"/>
        </w:tabs>
        <w:ind w:left="2011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3163"/>
        </w:tabs>
        <w:ind w:left="2515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523"/>
        </w:tabs>
        <w:ind w:left="3019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4243"/>
        </w:tabs>
        <w:ind w:left="3523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963"/>
        </w:tabs>
        <w:ind w:left="4027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323"/>
        </w:tabs>
        <w:ind w:left="4603" w:hanging="1440"/>
      </w:pPr>
      <w:rPr>
        <w:rFonts w:hint="default"/>
      </w:rPr>
    </w:lvl>
  </w:abstractNum>
  <w:abstractNum w:abstractNumId="19" w15:restartNumberingAfterBreak="0">
    <w:nsid w:val="3830483C"/>
    <w:multiLevelType w:val="multilevel"/>
    <w:tmpl w:val="6C685056"/>
    <w:lvl w:ilvl="0">
      <w:start w:val="9"/>
      <w:numFmt w:val="decimal"/>
      <w:pStyle w:val="List"/>
      <w:lvlText w:val="%1."/>
      <w:lvlJc w:val="left"/>
      <w:pPr>
        <w:tabs>
          <w:tab w:val="num" w:pos="1800"/>
        </w:tabs>
        <w:ind w:left="1418" w:hanging="1418"/>
      </w:pPr>
      <w:rPr>
        <w:rFonts w:ascii=".VnTimeH" w:hAnsi=".VnTimeH" w:hint="default"/>
        <w:b w:val="0"/>
        <w:i w:val="0"/>
        <w:sz w:val="28"/>
      </w:rPr>
    </w:lvl>
    <w:lvl w:ilvl="1">
      <w:start w:val="1"/>
      <w:numFmt w:val="decimal"/>
      <w:lvlText w:val="%1.%2."/>
      <w:lvlJc w:val="left"/>
      <w:pPr>
        <w:tabs>
          <w:tab w:val="num" w:pos="1247"/>
        </w:tabs>
        <w:ind w:left="1247" w:hanging="887"/>
      </w:pPr>
      <w:rPr>
        <w:rFonts w:ascii=".VnTime" w:hAnsi=".VnTime" w:hint="default"/>
        <w:b w:val="0"/>
        <w:i w:val="0"/>
        <w:sz w:val="26"/>
        <w:szCs w:val="26"/>
      </w:rPr>
    </w:lvl>
    <w:lvl w:ilvl="2">
      <w:start w:val="1"/>
      <w:numFmt w:val="decimal"/>
      <w:lvlText w:val="%1.%2.%3."/>
      <w:lvlJc w:val="left"/>
      <w:pPr>
        <w:tabs>
          <w:tab w:val="num" w:pos="180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  <w:rPr>
        <w:rFonts w:hint="default"/>
      </w:rPr>
    </w:lvl>
  </w:abstractNum>
  <w:abstractNum w:abstractNumId="20" w15:restartNumberingAfterBreak="0">
    <w:nsid w:val="3B4A51C4"/>
    <w:multiLevelType w:val="multilevel"/>
    <w:tmpl w:val="F1D65D0E"/>
    <w:lvl w:ilvl="0">
      <w:start w:val="1"/>
      <w:numFmt w:val="bullet"/>
      <w:pStyle w:val="Style1"/>
      <w:lvlText w:val="-"/>
      <w:lvlJc w:val="left"/>
      <w:pPr>
        <w:tabs>
          <w:tab w:val="num" w:pos="360"/>
        </w:tabs>
        <w:ind w:left="360" w:hanging="360"/>
      </w:pPr>
      <w:rPr>
        <w:rFonts w:ascii="Times New Roman" w:hAnsi="Times New Roman" w:cs="Times New Roman" w:hint="default"/>
        <w:b/>
        <w:i w:val="0"/>
        <w:sz w:val="26"/>
        <w:szCs w:val="26"/>
      </w:rPr>
    </w:lvl>
    <w:lvl w:ilvl="1">
      <w:start w:val="1"/>
      <w:numFmt w:val="decimal"/>
      <w:lvlText w:val="%1.%2."/>
      <w:lvlJc w:val="left"/>
      <w:pPr>
        <w:tabs>
          <w:tab w:val="num" w:pos="1247"/>
        </w:tabs>
        <w:ind w:left="1247" w:hanging="887"/>
      </w:pPr>
      <w:rPr>
        <w:rFonts w:ascii=".VnAvant" w:hAnsi=".VnAvant" w:hint="default"/>
        <w:b/>
        <w:i w:val="0"/>
        <w:sz w:val="26"/>
      </w:r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  <w:rPr>
        <w:rFonts w:hint="default"/>
      </w:rPr>
    </w:lvl>
    <w:lvl w:ilvl="5">
      <w:start w:val="1"/>
      <w:numFmt w:val="decimal"/>
      <w:lvlRestart w:val="0"/>
      <w:pStyle w:val="Heading6"/>
      <w:lvlText w:val="B¶ng %6."/>
      <w:lvlJc w:val="left"/>
      <w:pPr>
        <w:tabs>
          <w:tab w:val="num" w:pos="1080"/>
        </w:tabs>
        <w:ind w:left="284" w:hanging="284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  <w:rPr>
        <w:rFonts w:hint="default"/>
      </w:rPr>
    </w:lvl>
  </w:abstractNum>
  <w:abstractNum w:abstractNumId="21" w15:restartNumberingAfterBreak="0">
    <w:nsid w:val="3DC02A20"/>
    <w:multiLevelType w:val="hybridMultilevel"/>
    <w:tmpl w:val="1FF2D374"/>
    <w:lvl w:ilvl="0" w:tplc="2FEE22BA">
      <w:start w:val="1"/>
      <w:numFmt w:val="bullet"/>
      <w:pStyle w:val="inten1"/>
      <w:lvlText w:val=""/>
      <w:lvlJc w:val="left"/>
      <w:pPr>
        <w:tabs>
          <w:tab w:val="num" w:pos="984"/>
        </w:tabs>
        <w:ind w:left="907" w:hanging="283"/>
      </w:pPr>
      <w:rPr>
        <w:rFonts w:ascii="Symbol" w:hAnsi="Symbol" w:hint="default"/>
      </w:rPr>
    </w:lvl>
    <w:lvl w:ilvl="1" w:tplc="FFFFFFFF">
      <w:start w:val="1"/>
      <w:numFmt w:val="bullet"/>
      <w:pStyle w:val="intend"/>
      <w:lvlText w:val=""/>
      <w:lvlJc w:val="left"/>
      <w:pPr>
        <w:tabs>
          <w:tab w:val="num" w:pos="1440"/>
        </w:tabs>
        <w:ind w:left="1080" w:firstLine="0"/>
      </w:pPr>
      <w:rPr>
        <w:rFonts w:ascii="Symbol" w:hAnsi="Symbol" w:hint="default"/>
      </w:rPr>
    </w:lvl>
    <w:lvl w:ilvl="2" w:tplc="FFFFFFFF">
      <w:start w:val="1"/>
      <w:numFmt w:val="lowerLetter"/>
      <w:lvlText w:val="(%3)"/>
      <w:lvlJc w:val="left"/>
      <w:pPr>
        <w:tabs>
          <w:tab w:val="num" w:pos="2424"/>
        </w:tabs>
        <w:ind w:left="2424" w:hanging="1006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2" w15:restartNumberingAfterBreak="0">
    <w:nsid w:val="4112001B"/>
    <w:multiLevelType w:val="multilevel"/>
    <w:tmpl w:val="D3144D36"/>
    <w:lvl w:ilvl="0">
      <w:start w:val="1"/>
      <w:numFmt w:val="bullet"/>
      <w:pStyle w:val="List20"/>
      <w:lvlText w:val="-"/>
      <w:lvlJc w:val="left"/>
      <w:pPr>
        <w:tabs>
          <w:tab w:val="num" w:pos="1117"/>
        </w:tabs>
        <w:ind w:left="1117" w:hanging="360"/>
      </w:pPr>
      <w:rPr>
        <w:rFonts w:ascii=".VnArial" w:hAnsi=".VnArial" w:hint="default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F006644"/>
    <w:multiLevelType w:val="hybridMultilevel"/>
    <w:tmpl w:val="312608A4"/>
    <w:lvl w:ilvl="0" w:tplc="7E38C2A2">
      <w:start w:val="1"/>
      <w:numFmt w:val="bullet"/>
      <w:pStyle w:val="BodyTextFirstIndent"/>
      <w:lvlText w:val=""/>
      <w:lvlJc w:val="left"/>
      <w:pPr>
        <w:tabs>
          <w:tab w:val="num" w:pos="397"/>
        </w:tabs>
        <w:ind w:left="397" w:hanging="397"/>
      </w:pPr>
      <w:rPr>
        <w:rFonts w:ascii="Symbol" w:hAnsi="Symbol" w:hint="default"/>
      </w:rPr>
    </w:lvl>
    <w:lvl w:ilvl="1" w:tplc="4830B412" w:tentative="1">
      <w:start w:val="1"/>
      <w:numFmt w:val="bullet"/>
      <w:lvlText w:val="o"/>
      <w:lvlJc w:val="left"/>
      <w:pPr>
        <w:tabs>
          <w:tab w:val="num" w:pos="1650"/>
        </w:tabs>
        <w:ind w:left="1650" w:hanging="360"/>
      </w:pPr>
      <w:rPr>
        <w:rFonts w:ascii="Courier New" w:hAnsi="Courier New" w:cs="Courier New" w:hint="default"/>
      </w:rPr>
    </w:lvl>
    <w:lvl w:ilvl="2" w:tplc="C0FE526C" w:tentative="1">
      <w:start w:val="1"/>
      <w:numFmt w:val="bullet"/>
      <w:lvlText w:val=""/>
      <w:lvlJc w:val="left"/>
      <w:pPr>
        <w:tabs>
          <w:tab w:val="num" w:pos="2370"/>
        </w:tabs>
        <w:ind w:left="2370" w:hanging="360"/>
      </w:pPr>
      <w:rPr>
        <w:rFonts w:ascii="Wingdings" w:hAnsi="Wingdings" w:hint="default"/>
      </w:rPr>
    </w:lvl>
    <w:lvl w:ilvl="3" w:tplc="7E445312" w:tentative="1">
      <w:start w:val="1"/>
      <w:numFmt w:val="bullet"/>
      <w:lvlText w:val=""/>
      <w:lvlJc w:val="left"/>
      <w:pPr>
        <w:tabs>
          <w:tab w:val="num" w:pos="3090"/>
        </w:tabs>
        <w:ind w:left="3090" w:hanging="360"/>
      </w:pPr>
      <w:rPr>
        <w:rFonts w:ascii="Symbol" w:hAnsi="Symbol" w:hint="default"/>
      </w:rPr>
    </w:lvl>
    <w:lvl w:ilvl="4" w:tplc="6794187A" w:tentative="1">
      <w:start w:val="1"/>
      <w:numFmt w:val="bullet"/>
      <w:lvlText w:val="o"/>
      <w:lvlJc w:val="left"/>
      <w:pPr>
        <w:tabs>
          <w:tab w:val="num" w:pos="3810"/>
        </w:tabs>
        <w:ind w:left="3810" w:hanging="360"/>
      </w:pPr>
      <w:rPr>
        <w:rFonts w:ascii="Courier New" w:hAnsi="Courier New" w:cs="Courier New" w:hint="default"/>
      </w:rPr>
    </w:lvl>
    <w:lvl w:ilvl="5" w:tplc="85549172" w:tentative="1">
      <w:start w:val="1"/>
      <w:numFmt w:val="bullet"/>
      <w:lvlText w:val=""/>
      <w:lvlJc w:val="left"/>
      <w:pPr>
        <w:tabs>
          <w:tab w:val="num" w:pos="4530"/>
        </w:tabs>
        <w:ind w:left="4530" w:hanging="360"/>
      </w:pPr>
      <w:rPr>
        <w:rFonts w:ascii="Wingdings" w:hAnsi="Wingdings" w:hint="default"/>
      </w:rPr>
    </w:lvl>
    <w:lvl w:ilvl="6" w:tplc="4B545026" w:tentative="1">
      <w:start w:val="1"/>
      <w:numFmt w:val="bullet"/>
      <w:lvlText w:val=""/>
      <w:lvlJc w:val="left"/>
      <w:pPr>
        <w:tabs>
          <w:tab w:val="num" w:pos="5250"/>
        </w:tabs>
        <w:ind w:left="5250" w:hanging="360"/>
      </w:pPr>
      <w:rPr>
        <w:rFonts w:ascii="Symbol" w:hAnsi="Symbol" w:hint="default"/>
      </w:rPr>
    </w:lvl>
    <w:lvl w:ilvl="7" w:tplc="3CA05360" w:tentative="1">
      <w:start w:val="1"/>
      <w:numFmt w:val="bullet"/>
      <w:lvlText w:val="o"/>
      <w:lvlJc w:val="left"/>
      <w:pPr>
        <w:tabs>
          <w:tab w:val="num" w:pos="5970"/>
        </w:tabs>
        <w:ind w:left="5970" w:hanging="360"/>
      </w:pPr>
      <w:rPr>
        <w:rFonts w:ascii="Courier New" w:hAnsi="Courier New" w:cs="Courier New" w:hint="default"/>
      </w:rPr>
    </w:lvl>
    <w:lvl w:ilvl="8" w:tplc="06C066AE" w:tentative="1">
      <w:start w:val="1"/>
      <w:numFmt w:val="bullet"/>
      <w:lvlText w:val=""/>
      <w:lvlJc w:val="left"/>
      <w:pPr>
        <w:tabs>
          <w:tab w:val="num" w:pos="6690"/>
        </w:tabs>
        <w:ind w:left="6690" w:hanging="360"/>
      </w:pPr>
      <w:rPr>
        <w:rFonts w:ascii="Wingdings" w:hAnsi="Wingdings" w:hint="default"/>
      </w:rPr>
    </w:lvl>
  </w:abstractNum>
  <w:abstractNum w:abstractNumId="24" w15:restartNumberingAfterBreak="0">
    <w:nsid w:val="50FF0B3F"/>
    <w:multiLevelType w:val="hybridMultilevel"/>
    <w:tmpl w:val="4E9C1A9A"/>
    <w:lvl w:ilvl="0" w:tplc="EE34F72C">
      <w:numFmt w:val="bullet"/>
      <w:lvlText w:val="-"/>
      <w:lvlJc w:val="left"/>
      <w:pPr>
        <w:ind w:left="929" w:hanging="285"/>
      </w:pPr>
      <w:rPr>
        <w:rFonts w:ascii="Times New Roman" w:eastAsia="Times New Roman" w:hAnsi="Times New Roman" w:cs="Times New Roman" w:hint="default"/>
        <w:w w:val="100"/>
        <w:sz w:val="26"/>
        <w:szCs w:val="26"/>
        <w:lang w:val="en-US" w:eastAsia="en-US" w:bidi="en-US"/>
      </w:rPr>
    </w:lvl>
    <w:lvl w:ilvl="1" w:tplc="1632E4D0">
      <w:numFmt w:val="bullet"/>
      <w:lvlText w:val="•"/>
      <w:lvlJc w:val="left"/>
      <w:pPr>
        <w:ind w:left="1884" w:hanging="285"/>
      </w:pPr>
      <w:rPr>
        <w:rFonts w:hint="default"/>
        <w:lang w:val="en-US" w:eastAsia="en-US" w:bidi="en-US"/>
      </w:rPr>
    </w:lvl>
    <w:lvl w:ilvl="2" w:tplc="861C4556">
      <w:numFmt w:val="bullet"/>
      <w:lvlText w:val="•"/>
      <w:lvlJc w:val="left"/>
      <w:pPr>
        <w:ind w:left="2849" w:hanging="285"/>
      </w:pPr>
      <w:rPr>
        <w:rFonts w:hint="default"/>
        <w:lang w:val="en-US" w:eastAsia="en-US" w:bidi="en-US"/>
      </w:rPr>
    </w:lvl>
    <w:lvl w:ilvl="3" w:tplc="58D4269E">
      <w:numFmt w:val="bullet"/>
      <w:lvlText w:val="•"/>
      <w:lvlJc w:val="left"/>
      <w:pPr>
        <w:ind w:left="3814" w:hanging="285"/>
      </w:pPr>
      <w:rPr>
        <w:rFonts w:hint="default"/>
        <w:lang w:val="en-US" w:eastAsia="en-US" w:bidi="en-US"/>
      </w:rPr>
    </w:lvl>
    <w:lvl w:ilvl="4" w:tplc="F716B2F2">
      <w:numFmt w:val="bullet"/>
      <w:lvlText w:val="•"/>
      <w:lvlJc w:val="left"/>
      <w:pPr>
        <w:ind w:left="4779" w:hanging="285"/>
      </w:pPr>
      <w:rPr>
        <w:rFonts w:hint="default"/>
        <w:lang w:val="en-US" w:eastAsia="en-US" w:bidi="en-US"/>
      </w:rPr>
    </w:lvl>
    <w:lvl w:ilvl="5" w:tplc="8F24B970">
      <w:numFmt w:val="bullet"/>
      <w:lvlText w:val="•"/>
      <w:lvlJc w:val="left"/>
      <w:pPr>
        <w:ind w:left="5743" w:hanging="285"/>
      </w:pPr>
      <w:rPr>
        <w:rFonts w:hint="default"/>
        <w:lang w:val="en-US" w:eastAsia="en-US" w:bidi="en-US"/>
      </w:rPr>
    </w:lvl>
    <w:lvl w:ilvl="6" w:tplc="96E65F3A">
      <w:numFmt w:val="bullet"/>
      <w:lvlText w:val="•"/>
      <w:lvlJc w:val="left"/>
      <w:pPr>
        <w:ind w:left="6708" w:hanging="285"/>
      </w:pPr>
      <w:rPr>
        <w:rFonts w:hint="default"/>
        <w:lang w:val="en-US" w:eastAsia="en-US" w:bidi="en-US"/>
      </w:rPr>
    </w:lvl>
    <w:lvl w:ilvl="7" w:tplc="A1E08C90">
      <w:numFmt w:val="bullet"/>
      <w:lvlText w:val="•"/>
      <w:lvlJc w:val="left"/>
      <w:pPr>
        <w:ind w:left="7673" w:hanging="285"/>
      </w:pPr>
      <w:rPr>
        <w:rFonts w:hint="default"/>
        <w:lang w:val="en-US" w:eastAsia="en-US" w:bidi="en-US"/>
      </w:rPr>
    </w:lvl>
    <w:lvl w:ilvl="8" w:tplc="D7DCB1DE">
      <w:numFmt w:val="bullet"/>
      <w:lvlText w:val="•"/>
      <w:lvlJc w:val="left"/>
      <w:pPr>
        <w:ind w:left="8638" w:hanging="285"/>
      </w:pPr>
      <w:rPr>
        <w:rFonts w:hint="default"/>
        <w:lang w:val="en-US" w:eastAsia="en-US" w:bidi="en-US"/>
      </w:rPr>
    </w:lvl>
  </w:abstractNum>
  <w:abstractNum w:abstractNumId="25" w15:restartNumberingAfterBreak="0">
    <w:nsid w:val="5AE07AF0"/>
    <w:multiLevelType w:val="hybridMultilevel"/>
    <w:tmpl w:val="F56CFA1A"/>
    <w:lvl w:ilvl="0" w:tplc="FFFFFFFF">
      <w:start w:val="1"/>
      <w:numFmt w:val="bullet"/>
      <w:pStyle w:val="HUNG-2"/>
      <w:lvlText w:val="-"/>
      <w:lvlJc w:val="left"/>
      <w:pPr>
        <w:tabs>
          <w:tab w:val="num" w:pos="284"/>
        </w:tabs>
        <w:ind w:left="284" w:hanging="284"/>
      </w:pPr>
      <w:rPr>
        <w:rFonts w:ascii="Arial" w:hAnsi="Arial" w:hint="default"/>
      </w:rPr>
    </w:lvl>
    <w:lvl w:ilvl="1" w:tplc="FFFFFFFF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54F42C1"/>
    <w:multiLevelType w:val="hybridMultilevel"/>
    <w:tmpl w:val="91E4650A"/>
    <w:lvl w:ilvl="0" w:tplc="7E62E752">
      <w:start w:val="1"/>
      <w:numFmt w:val="lowerLetter"/>
      <w:lvlText w:val="(%1)"/>
      <w:lvlJc w:val="left"/>
      <w:pPr>
        <w:tabs>
          <w:tab w:val="num" w:pos="964"/>
        </w:tabs>
        <w:ind w:left="964" w:hanging="397"/>
      </w:pPr>
      <w:rPr>
        <w:rFonts w:hint="default"/>
      </w:rPr>
    </w:lvl>
    <w:lvl w:ilvl="1" w:tplc="04090003">
      <w:start w:val="1"/>
      <w:numFmt w:val="lowerLetter"/>
      <w:pStyle w:val="Itemize1"/>
      <w:lvlText w:val="(%2)"/>
      <w:lvlJc w:val="left"/>
      <w:pPr>
        <w:tabs>
          <w:tab w:val="num" w:pos="1524"/>
        </w:tabs>
        <w:ind w:left="1524" w:hanging="444"/>
      </w:pPr>
      <w:rPr>
        <w:rFonts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78FE7ABB"/>
    <w:multiLevelType w:val="hybridMultilevel"/>
    <w:tmpl w:val="70EA1B28"/>
    <w:lvl w:ilvl="0" w:tplc="0409000F">
      <w:start w:val="1"/>
      <w:numFmt w:val="decimal"/>
      <w:lvlText w:val="%1."/>
      <w:lvlJc w:val="left"/>
      <w:pPr>
        <w:ind w:left="1571" w:hanging="360"/>
      </w:pPr>
    </w:lvl>
    <w:lvl w:ilvl="1" w:tplc="04090019" w:tentative="1">
      <w:start w:val="1"/>
      <w:numFmt w:val="lowerLetter"/>
      <w:lvlText w:val="%2."/>
      <w:lvlJc w:val="left"/>
      <w:pPr>
        <w:ind w:left="2291" w:hanging="360"/>
      </w:pPr>
    </w:lvl>
    <w:lvl w:ilvl="2" w:tplc="0409001B" w:tentative="1">
      <w:start w:val="1"/>
      <w:numFmt w:val="lowerRoman"/>
      <w:lvlText w:val="%3."/>
      <w:lvlJc w:val="right"/>
      <w:pPr>
        <w:ind w:left="3011" w:hanging="180"/>
      </w:pPr>
    </w:lvl>
    <w:lvl w:ilvl="3" w:tplc="0409000F" w:tentative="1">
      <w:start w:val="1"/>
      <w:numFmt w:val="decimal"/>
      <w:lvlText w:val="%4."/>
      <w:lvlJc w:val="left"/>
      <w:pPr>
        <w:ind w:left="3731" w:hanging="360"/>
      </w:pPr>
    </w:lvl>
    <w:lvl w:ilvl="4" w:tplc="04090019" w:tentative="1">
      <w:start w:val="1"/>
      <w:numFmt w:val="lowerLetter"/>
      <w:lvlText w:val="%5."/>
      <w:lvlJc w:val="left"/>
      <w:pPr>
        <w:ind w:left="4451" w:hanging="360"/>
      </w:pPr>
    </w:lvl>
    <w:lvl w:ilvl="5" w:tplc="0409001B" w:tentative="1">
      <w:start w:val="1"/>
      <w:numFmt w:val="lowerRoman"/>
      <w:lvlText w:val="%6."/>
      <w:lvlJc w:val="right"/>
      <w:pPr>
        <w:ind w:left="5171" w:hanging="180"/>
      </w:pPr>
    </w:lvl>
    <w:lvl w:ilvl="6" w:tplc="0409000F" w:tentative="1">
      <w:start w:val="1"/>
      <w:numFmt w:val="decimal"/>
      <w:lvlText w:val="%7."/>
      <w:lvlJc w:val="left"/>
      <w:pPr>
        <w:ind w:left="5891" w:hanging="360"/>
      </w:pPr>
    </w:lvl>
    <w:lvl w:ilvl="7" w:tplc="04090019" w:tentative="1">
      <w:start w:val="1"/>
      <w:numFmt w:val="lowerLetter"/>
      <w:lvlText w:val="%8."/>
      <w:lvlJc w:val="left"/>
      <w:pPr>
        <w:ind w:left="6611" w:hanging="360"/>
      </w:pPr>
    </w:lvl>
    <w:lvl w:ilvl="8" w:tplc="0409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8" w15:restartNumberingAfterBreak="0">
    <w:nsid w:val="7981265D"/>
    <w:multiLevelType w:val="hybridMultilevel"/>
    <w:tmpl w:val="76CE1E08"/>
    <w:lvl w:ilvl="0" w:tplc="5C78C2C4">
      <w:start w:val="1"/>
      <w:numFmt w:val="decimal"/>
      <w:lvlText w:val="[%1]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2"/>
  </w:num>
  <w:num w:numId="2">
    <w:abstractNumId w:val="23"/>
  </w:num>
  <w:num w:numId="3">
    <w:abstractNumId w:val="9"/>
  </w:num>
  <w:num w:numId="4">
    <w:abstractNumId w:val="20"/>
  </w:num>
  <w:num w:numId="5">
    <w:abstractNumId w:val="19"/>
  </w:num>
  <w:num w:numId="6">
    <w:abstractNumId w:val="18"/>
  </w:num>
  <w:num w:numId="7">
    <w:abstractNumId w:val="4"/>
  </w:num>
  <w:num w:numId="8">
    <w:abstractNumId w:val="12"/>
  </w:num>
  <w:num w:numId="9">
    <w:abstractNumId w:val="21"/>
  </w:num>
  <w:num w:numId="10">
    <w:abstractNumId w:val="26"/>
  </w:num>
  <w:num w:numId="11">
    <w:abstractNumId w:val="25"/>
  </w:num>
  <w:num w:numId="12">
    <w:abstractNumId w:val="16"/>
  </w:num>
  <w:num w:numId="13">
    <w:abstractNumId w:val="7"/>
  </w:num>
  <w:num w:numId="14">
    <w:abstractNumId w:val="6"/>
  </w:num>
  <w:num w:numId="15">
    <w:abstractNumId w:val="3"/>
  </w:num>
  <w:num w:numId="16">
    <w:abstractNumId w:val="28"/>
  </w:num>
  <w:num w:numId="17">
    <w:abstractNumId w:val="10"/>
  </w:num>
  <w:num w:numId="18">
    <w:abstractNumId w:val="8"/>
  </w:num>
  <w:num w:numId="19">
    <w:abstractNumId w:val="2"/>
  </w:num>
  <w:num w:numId="20">
    <w:abstractNumId w:val="1"/>
  </w:num>
  <w:num w:numId="21">
    <w:abstractNumId w:val="0"/>
  </w:num>
  <w:num w:numId="22">
    <w:abstractNumId w:val="9"/>
    <w:lvlOverride w:ilvl="0">
      <w:startOverride w:val="1"/>
    </w:lvlOverride>
  </w:num>
  <w:num w:numId="23">
    <w:abstractNumId w:val="9"/>
    <w:lvlOverride w:ilvl="0">
      <w:startOverride w:val="1"/>
    </w:lvlOverride>
  </w:num>
  <w:num w:numId="24">
    <w:abstractNumId w:val="9"/>
    <w:lvlOverride w:ilvl="0">
      <w:startOverride w:val="1"/>
    </w:lvlOverride>
  </w:num>
  <w:num w:numId="25">
    <w:abstractNumId w:val="9"/>
    <w:lvlOverride w:ilvl="0">
      <w:startOverride w:val="1"/>
    </w:lvlOverride>
  </w:num>
  <w:num w:numId="26">
    <w:abstractNumId w:val="9"/>
    <w:lvlOverride w:ilvl="0">
      <w:startOverride w:val="1"/>
    </w:lvlOverride>
  </w:num>
  <w:num w:numId="27">
    <w:abstractNumId w:val="9"/>
    <w:lvlOverride w:ilvl="0">
      <w:startOverride w:val="1"/>
    </w:lvlOverride>
  </w:num>
  <w:num w:numId="28">
    <w:abstractNumId w:val="8"/>
    <w:lvlOverride w:ilvl="0">
      <w:startOverride w:val="1"/>
    </w:lvlOverride>
  </w:num>
  <w:num w:numId="29">
    <w:abstractNumId w:val="9"/>
    <w:lvlOverride w:ilvl="0">
      <w:startOverride w:val="1"/>
    </w:lvlOverride>
  </w:num>
  <w:num w:numId="30">
    <w:abstractNumId w:val="9"/>
    <w:lvlOverride w:ilvl="0">
      <w:startOverride w:val="1"/>
    </w:lvlOverride>
  </w:num>
  <w:num w:numId="31">
    <w:abstractNumId w:val="9"/>
    <w:lvlOverride w:ilvl="0">
      <w:startOverride w:val="1"/>
    </w:lvlOverride>
  </w:num>
  <w:num w:numId="32">
    <w:abstractNumId w:val="6"/>
  </w:num>
  <w:num w:numId="33">
    <w:abstractNumId w:val="8"/>
  </w:num>
  <w:num w:numId="34">
    <w:abstractNumId w:val="24"/>
  </w:num>
  <w:num w:numId="35">
    <w:abstractNumId w:val="27"/>
  </w:num>
  <w:num w:numId="36">
    <w:abstractNumId w:val="17"/>
  </w:num>
  <w:num w:numId="37">
    <w:abstractNumId w:val="14"/>
  </w:num>
  <w:num w:numId="38">
    <w:abstractNumId w:val="15"/>
  </w:num>
  <w:num w:numId="39">
    <w:abstractNumId w:val="5"/>
  </w:num>
  <w:num w:numId="40">
    <w:abstractNumId w:val="9"/>
    <w:lvlOverride w:ilvl="0">
      <w:startOverride w:val="1"/>
    </w:lvlOverride>
  </w:num>
  <w:num w:numId="41">
    <w:abstractNumId w:val="9"/>
    <w:lvlOverride w:ilvl="0">
      <w:startOverride w:val="1"/>
    </w:lvlOverride>
  </w:num>
  <w:num w:numId="4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6"/>
  </w:num>
  <w:num w:numId="44">
    <w:abstractNumId w:val="8"/>
  </w:num>
  <w:num w:numId="45">
    <w:abstractNumId w:val="11"/>
  </w:num>
  <w:num w:numId="46">
    <w:abstractNumId w:val="13"/>
  </w:num>
  <w:numIdMacAtCleanup w:val="2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20"/>
  <w:bordersDoNotSurroundHeader/>
  <w:bordersDoNotSurroundFooter/>
  <w:hideSpellingErrors/>
  <w:activeWritingStyle w:appName="MSWord" w:lang="en-US" w:vendorID="64" w:dllVersion="6" w:nlCheck="1" w:checkStyle="0"/>
  <w:activeWritingStyle w:appName="MSWord" w:lang="fr-FR" w:vendorID="64" w:dllVersion="6" w:nlCheck="1" w:checkStyle="0"/>
  <w:activeWritingStyle w:appName="MSWord" w:lang="en-GB" w:vendorID="64" w:dllVersion="6" w:nlCheck="1" w:checkStyle="1"/>
  <w:activeWritingStyle w:appName="MSWord" w:lang="fr-FR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activeWritingStyle w:appName="MSWord" w:lang="fr-FR" w:vendorID="64" w:dllVersion="4096" w:nlCheck="1" w:checkStyle="0"/>
  <w:activeWritingStyle w:appName="MSWord" w:lang="es-AR" w:vendorID="64" w:dllVersion="6" w:nlCheck="1" w:checkStyle="1"/>
  <w:activeWritingStyle w:appName="MSWord" w:lang="en-US" w:vendorID="64" w:dllVersion="131078" w:nlCheck="1" w:checkStyle="1"/>
  <w:activeWritingStyle w:appName="MSWord" w:lang="fr-FR" w:vendorID="64" w:dllVersion="131078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rawingGridHorizontalSpacing w:val="13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80F1A"/>
    <w:rsid w:val="00000573"/>
    <w:rsid w:val="00000883"/>
    <w:rsid w:val="000009E5"/>
    <w:rsid w:val="00000A5E"/>
    <w:rsid w:val="000017EF"/>
    <w:rsid w:val="00001A9F"/>
    <w:rsid w:val="0000233E"/>
    <w:rsid w:val="0000291F"/>
    <w:rsid w:val="000031A0"/>
    <w:rsid w:val="0000348B"/>
    <w:rsid w:val="000037C5"/>
    <w:rsid w:val="00003F06"/>
    <w:rsid w:val="0000476E"/>
    <w:rsid w:val="000047D7"/>
    <w:rsid w:val="00004D95"/>
    <w:rsid w:val="00004EB7"/>
    <w:rsid w:val="000053C0"/>
    <w:rsid w:val="00005834"/>
    <w:rsid w:val="0000597F"/>
    <w:rsid w:val="0000702B"/>
    <w:rsid w:val="00007894"/>
    <w:rsid w:val="0001094B"/>
    <w:rsid w:val="0001101B"/>
    <w:rsid w:val="000110D1"/>
    <w:rsid w:val="000113C5"/>
    <w:rsid w:val="00011B7E"/>
    <w:rsid w:val="00012104"/>
    <w:rsid w:val="00012AFB"/>
    <w:rsid w:val="00012BDE"/>
    <w:rsid w:val="00012C23"/>
    <w:rsid w:val="00012DC1"/>
    <w:rsid w:val="00013293"/>
    <w:rsid w:val="00014155"/>
    <w:rsid w:val="000145B6"/>
    <w:rsid w:val="000146B1"/>
    <w:rsid w:val="00014D6D"/>
    <w:rsid w:val="00015859"/>
    <w:rsid w:val="00015956"/>
    <w:rsid w:val="000159CF"/>
    <w:rsid w:val="000160B2"/>
    <w:rsid w:val="000161D7"/>
    <w:rsid w:val="00016274"/>
    <w:rsid w:val="00016491"/>
    <w:rsid w:val="00016822"/>
    <w:rsid w:val="00016A4C"/>
    <w:rsid w:val="0001750F"/>
    <w:rsid w:val="00017B3C"/>
    <w:rsid w:val="00017C86"/>
    <w:rsid w:val="00020743"/>
    <w:rsid w:val="00021283"/>
    <w:rsid w:val="00021BE4"/>
    <w:rsid w:val="000222E9"/>
    <w:rsid w:val="00022C77"/>
    <w:rsid w:val="00022F6B"/>
    <w:rsid w:val="0002348D"/>
    <w:rsid w:val="000236FC"/>
    <w:rsid w:val="00023EA2"/>
    <w:rsid w:val="000240CD"/>
    <w:rsid w:val="000243B2"/>
    <w:rsid w:val="00024D4F"/>
    <w:rsid w:val="0002569F"/>
    <w:rsid w:val="00025A17"/>
    <w:rsid w:val="00025FC3"/>
    <w:rsid w:val="00026225"/>
    <w:rsid w:val="000268F3"/>
    <w:rsid w:val="00026996"/>
    <w:rsid w:val="0002793B"/>
    <w:rsid w:val="00027CD0"/>
    <w:rsid w:val="00027D55"/>
    <w:rsid w:val="00030B73"/>
    <w:rsid w:val="00030E0F"/>
    <w:rsid w:val="000310F5"/>
    <w:rsid w:val="00031769"/>
    <w:rsid w:val="00031B38"/>
    <w:rsid w:val="000331DE"/>
    <w:rsid w:val="00033275"/>
    <w:rsid w:val="00033B9D"/>
    <w:rsid w:val="00034235"/>
    <w:rsid w:val="00034986"/>
    <w:rsid w:val="00035217"/>
    <w:rsid w:val="00035FC0"/>
    <w:rsid w:val="00036619"/>
    <w:rsid w:val="0003666B"/>
    <w:rsid w:val="000370AD"/>
    <w:rsid w:val="0003781E"/>
    <w:rsid w:val="000407CE"/>
    <w:rsid w:val="0004176C"/>
    <w:rsid w:val="00041E86"/>
    <w:rsid w:val="000422F6"/>
    <w:rsid w:val="0004294D"/>
    <w:rsid w:val="00043407"/>
    <w:rsid w:val="00043758"/>
    <w:rsid w:val="00043A78"/>
    <w:rsid w:val="0004444B"/>
    <w:rsid w:val="00044A00"/>
    <w:rsid w:val="00044F02"/>
    <w:rsid w:val="00045319"/>
    <w:rsid w:val="000458C3"/>
    <w:rsid w:val="00045B23"/>
    <w:rsid w:val="0004620E"/>
    <w:rsid w:val="000463EA"/>
    <w:rsid w:val="00046FFE"/>
    <w:rsid w:val="00047821"/>
    <w:rsid w:val="0004790C"/>
    <w:rsid w:val="00047F7B"/>
    <w:rsid w:val="000504C1"/>
    <w:rsid w:val="0005084C"/>
    <w:rsid w:val="00050DB5"/>
    <w:rsid w:val="00050E2E"/>
    <w:rsid w:val="00051770"/>
    <w:rsid w:val="00051BD9"/>
    <w:rsid w:val="00052296"/>
    <w:rsid w:val="000529DD"/>
    <w:rsid w:val="000531A9"/>
    <w:rsid w:val="000536CF"/>
    <w:rsid w:val="000540C4"/>
    <w:rsid w:val="00054237"/>
    <w:rsid w:val="00055891"/>
    <w:rsid w:val="000559FD"/>
    <w:rsid w:val="0005601A"/>
    <w:rsid w:val="000560CB"/>
    <w:rsid w:val="00056682"/>
    <w:rsid w:val="00056B62"/>
    <w:rsid w:val="00056C0D"/>
    <w:rsid w:val="00056F00"/>
    <w:rsid w:val="0005702B"/>
    <w:rsid w:val="00057995"/>
    <w:rsid w:val="00057A71"/>
    <w:rsid w:val="00057AE0"/>
    <w:rsid w:val="00057E09"/>
    <w:rsid w:val="000609F6"/>
    <w:rsid w:val="00060DA7"/>
    <w:rsid w:val="000612F5"/>
    <w:rsid w:val="0006181A"/>
    <w:rsid w:val="00061930"/>
    <w:rsid w:val="00061937"/>
    <w:rsid w:val="00061E4B"/>
    <w:rsid w:val="0006297C"/>
    <w:rsid w:val="00062DCF"/>
    <w:rsid w:val="000630BC"/>
    <w:rsid w:val="000632CE"/>
    <w:rsid w:val="00063706"/>
    <w:rsid w:val="00063787"/>
    <w:rsid w:val="00063B0A"/>
    <w:rsid w:val="00063B55"/>
    <w:rsid w:val="0006410B"/>
    <w:rsid w:val="00064981"/>
    <w:rsid w:val="000649F9"/>
    <w:rsid w:val="0006594D"/>
    <w:rsid w:val="00065D99"/>
    <w:rsid w:val="00066C57"/>
    <w:rsid w:val="00066D89"/>
    <w:rsid w:val="00066DD8"/>
    <w:rsid w:val="00067687"/>
    <w:rsid w:val="0006773E"/>
    <w:rsid w:val="00067AB6"/>
    <w:rsid w:val="00067C07"/>
    <w:rsid w:val="00067CD4"/>
    <w:rsid w:val="00067CFC"/>
    <w:rsid w:val="0007197A"/>
    <w:rsid w:val="00071C5A"/>
    <w:rsid w:val="00071DF5"/>
    <w:rsid w:val="0007289A"/>
    <w:rsid w:val="00072DAB"/>
    <w:rsid w:val="000732EF"/>
    <w:rsid w:val="00073844"/>
    <w:rsid w:val="0007411E"/>
    <w:rsid w:val="000745C1"/>
    <w:rsid w:val="00074920"/>
    <w:rsid w:val="00074D1F"/>
    <w:rsid w:val="00075102"/>
    <w:rsid w:val="000753E4"/>
    <w:rsid w:val="000758F2"/>
    <w:rsid w:val="0007597B"/>
    <w:rsid w:val="0007631D"/>
    <w:rsid w:val="0007653E"/>
    <w:rsid w:val="00076EA0"/>
    <w:rsid w:val="00077638"/>
    <w:rsid w:val="00077645"/>
    <w:rsid w:val="0007793E"/>
    <w:rsid w:val="000811EF"/>
    <w:rsid w:val="000812DE"/>
    <w:rsid w:val="00081F4E"/>
    <w:rsid w:val="00082658"/>
    <w:rsid w:val="000827EC"/>
    <w:rsid w:val="00082B25"/>
    <w:rsid w:val="00082B5B"/>
    <w:rsid w:val="00083B04"/>
    <w:rsid w:val="00083CAE"/>
    <w:rsid w:val="00083F52"/>
    <w:rsid w:val="00084038"/>
    <w:rsid w:val="00084209"/>
    <w:rsid w:val="00084342"/>
    <w:rsid w:val="00084542"/>
    <w:rsid w:val="00084909"/>
    <w:rsid w:val="00084C27"/>
    <w:rsid w:val="00084D40"/>
    <w:rsid w:val="00085158"/>
    <w:rsid w:val="000852C6"/>
    <w:rsid w:val="00085543"/>
    <w:rsid w:val="0008569A"/>
    <w:rsid w:val="000858EA"/>
    <w:rsid w:val="00086D93"/>
    <w:rsid w:val="00086F68"/>
    <w:rsid w:val="0008745C"/>
    <w:rsid w:val="0008756E"/>
    <w:rsid w:val="00087B6E"/>
    <w:rsid w:val="00090058"/>
    <w:rsid w:val="0009009B"/>
    <w:rsid w:val="0009090D"/>
    <w:rsid w:val="00090BB7"/>
    <w:rsid w:val="000910EA"/>
    <w:rsid w:val="0009170D"/>
    <w:rsid w:val="00091817"/>
    <w:rsid w:val="00091A79"/>
    <w:rsid w:val="00091BA5"/>
    <w:rsid w:val="00092355"/>
    <w:rsid w:val="00092663"/>
    <w:rsid w:val="000926B1"/>
    <w:rsid w:val="0009270C"/>
    <w:rsid w:val="000930B5"/>
    <w:rsid w:val="00093148"/>
    <w:rsid w:val="000935CF"/>
    <w:rsid w:val="000937C7"/>
    <w:rsid w:val="00093C29"/>
    <w:rsid w:val="00093E8E"/>
    <w:rsid w:val="00094E6B"/>
    <w:rsid w:val="000951BD"/>
    <w:rsid w:val="000958B1"/>
    <w:rsid w:val="00095D56"/>
    <w:rsid w:val="00095FF9"/>
    <w:rsid w:val="000A0422"/>
    <w:rsid w:val="000A06EC"/>
    <w:rsid w:val="000A084B"/>
    <w:rsid w:val="000A0EB6"/>
    <w:rsid w:val="000A15CB"/>
    <w:rsid w:val="000A1B63"/>
    <w:rsid w:val="000A1CFC"/>
    <w:rsid w:val="000A283D"/>
    <w:rsid w:val="000A29D9"/>
    <w:rsid w:val="000A2ABF"/>
    <w:rsid w:val="000A3461"/>
    <w:rsid w:val="000A3471"/>
    <w:rsid w:val="000A36CE"/>
    <w:rsid w:val="000A3F41"/>
    <w:rsid w:val="000A4C88"/>
    <w:rsid w:val="000A50E6"/>
    <w:rsid w:val="000A6065"/>
    <w:rsid w:val="000A63F1"/>
    <w:rsid w:val="000A6A00"/>
    <w:rsid w:val="000A6C12"/>
    <w:rsid w:val="000A78DE"/>
    <w:rsid w:val="000B06A8"/>
    <w:rsid w:val="000B0848"/>
    <w:rsid w:val="000B08D4"/>
    <w:rsid w:val="000B09AB"/>
    <w:rsid w:val="000B0A0A"/>
    <w:rsid w:val="000B0B18"/>
    <w:rsid w:val="000B2386"/>
    <w:rsid w:val="000B2B42"/>
    <w:rsid w:val="000B2E2F"/>
    <w:rsid w:val="000B3694"/>
    <w:rsid w:val="000B3821"/>
    <w:rsid w:val="000B3A87"/>
    <w:rsid w:val="000B3AC4"/>
    <w:rsid w:val="000B3CFA"/>
    <w:rsid w:val="000B3D0D"/>
    <w:rsid w:val="000B40C1"/>
    <w:rsid w:val="000B43F9"/>
    <w:rsid w:val="000B4544"/>
    <w:rsid w:val="000B4E98"/>
    <w:rsid w:val="000B57F3"/>
    <w:rsid w:val="000B58E9"/>
    <w:rsid w:val="000B59E9"/>
    <w:rsid w:val="000B5CE2"/>
    <w:rsid w:val="000B5E0A"/>
    <w:rsid w:val="000B6A0B"/>
    <w:rsid w:val="000B6AB7"/>
    <w:rsid w:val="000B7142"/>
    <w:rsid w:val="000C0127"/>
    <w:rsid w:val="000C0457"/>
    <w:rsid w:val="000C0466"/>
    <w:rsid w:val="000C06EF"/>
    <w:rsid w:val="000C0989"/>
    <w:rsid w:val="000C0AC9"/>
    <w:rsid w:val="000C0D4F"/>
    <w:rsid w:val="000C10C4"/>
    <w:rsid w:val="000C212B"/>
    <w:rsid w:val="000C23DF"/>
    <w:rsid w:val="000C2761"/>
    <w:rsid w:val="000C2C74"/>
    <w:rsid w:val="000C39DC"/>
    <w:rsid w:val="000C4B07"/>
    <w:rsid w:val="000C4E96"/>
    <w:rsid w:val="000C512A"/>
    <w:rsid w:val="000C5190"/>
    <w:rsid w:val="000C6095"/>
    <w:rsid w:val="000C66E3"/>
    <w:rsid w:val="000C6C46"/>
    <w:rsid w:val="000C718E"/>
    <w:rsid w:val="000C76EB"/>
    <w:rsid w:val="000C76EF"/>
    <w:rsid w:val="000C7769"/>
    <w:rsid w:val="000C77E5"/>
    <w:rsid w:val="000C7F60"/>
    <w:rsid w:val="000D040A"/>
    <w:rsid w:val="000D09AF"/>
    <w:rsid w:val="000D0A6A"/>
    <w:rsid w:val="000D11EE"/>
    <w:rsid w:val="000D1209"/>
    <w:rsid w:val="000D17CA"/>
    <w:rsid w:val="000D1D9E"/>
    <w:rsid w:val="000D1E2B"/>
    <w:rsid w:val="000D21A0"/>
    <w:rsid w:val="000D265A"/>
    <w:rsid w:val="000D2DA9"/>
    <w:rsid w:val="000D2F40"/>
    <w:rsid w:val="000D377B"/>
    <w:rsid w:val="000D39D1"/>
    <w:rsid w:val="000D4505"/>
    <w:rsid w:val="000D4CED"/>
    <w:rsid w:val="000D5677"/>
    <w:rsid w:val="000D58A6"/>
    <w:rsid w:val="000D5B0B"/>
    <w:rsid w:val="000D6821"/>
    <w:rsid w:val="000D6A8E"/>
    <w:rsid w:val="000D6E06"/>
    <w:rsid w:val="000D7725"/>
    <w:rsid w:val="000D7942"/>
    <w:rsid w:val="000D7CD7"/>
    <w:rsid w:val="000D7E71"/>
    <w:rsid w:val="000E02DB"/>
    <w:rsid w:val="000E0A5E"/>
    <w:rsid w:val="000E10A2"/>
    <w:rsid w:val="000E1317"/>
    <w:rsid w:val="000E1E91"/>
    <w:rsid w:val="000E1FE6"/>
    <w:rsid w:val="000E21DA"/>
    <w:rsid w:val="000E221A"/>
    <w:rsid w:val="000E2300"/>
    <w:rsid w:val="000E27AB"/>
    <w:rsid w:val="000E28C1"/>
    <w:rsid w:val="000E2DDA"/>
    <w:rsid w:val="000E2E96"/>
    <w:rsid w:val="000E3253"/>
    <w:rsid w:val="000E33D8"/>
    <w:rsid w:val="000E394F"/>
    <w:rsid w:val="000E39C1"/>
    <w:rsid w:val="000E4FFA"/>
    <w:rsid w:val="000E50E6"/>
    <w:rsid w:val="000E529F"/>
    <w:rsid w:val="000E56AC"/>
    <w:rsid w:val="000E59D1"/>
    <w:rsid w:val="000E5DDB"/>
    <w:rsid w:val="000E60B8"/>
    <w:rsid w:val="000E74F2"/>
    <w:rsid w:val="000E7835"/>
    <w:rsid w:val="000E7B66"/>
    <w:rsid w:val="000F1466"/>
    <w:rsid w:val="000F15AE"/>
    <w:rsid w:val="000F1B3A"/>
    <w:rsid w:val="000F1D1E"/>
    <w:rsid w:val="000F2221"/>
    <w:rsid w:val="000F23E7"/>
    <w:rsid w:val="000F2922"/>
    <w:rsid w:val="000F2C7F"/>
    <w:rsid w:val="000F3224"/>
    <w:rsid w:val="000F3D4F"/>
    <w:rsid w:val="000F3FB5"/>
    <w:rsid w:val="000F43B6"/>
    <w:rsid w:val="000F44E8"/>
    <w:rsid w:val="000F454B"/>
    <w:rsid w:val="000F4A0C"/>
    <w:rsid w:val="000F4BD0"/>
    <w:rsid w:val="000F4C08"/>
    <w:rsid w:val="000F4D02"/>
    <w:rsid w:val="000F5806"/>
    <w:rsid w:val="000F629A"/>
    <w:rsid w:val="000F6763"/>
    <w:rsid w:val="000F68C5"/>
    <w:rsid w:val="000F6C78"/>
    <w:rsid w:val="000F6E31"/>
    <w:rsid w:val="000F6F49"/>
    <w:rsid w:val="000F73DF"/>
    <w:rsid w:val="000F73FF"/>
    <w:rsid w:val="000F75DA"/>
    <w:rsid w:val="000F79DA"/>
    <w:rsid w:val="001011DB"/>
    <w:rsid w:val="00101745"/>
    <w:rsid w:val="001029CC"/>
    <w:rsid w:val="001030AB"/>
    <w:rsid w:val="001032C7"/>
    <w:rsid w:val="0010334A"/>
    <w:rsid w:val="001034FD"/>
    <w:rsid w:val="00103C0D"/>
    <w:rsid w:val="001049B3"/>
    <w:rsid w:val="001049F6"/>
    <w:rsid w:val="001058A2"/>
    <w:rsid w:val="00105922"/>
    <w:rsid w:val="00106032"/>
    <w:rsid w:val="00106751"/>
    <w:rsid w:val="00106D3D"/>
    <w:rsid w:val="00107C1D"/>
    <w:rsid w:val="00107C4F"/>
    <w:rsid w:val="00107C71"/>
    <w:rsid w:val="00110048"/>
    <w:rsid w:val="00110C91"/>
    <w:rsid w:val="00111028"/>
    <w:rsid w:val="00111034"/>
    <w:rsid w:val="00111A61"/>
    <w:rsid w:val="00112169"/>
    <w:rsid w:val="0011242B"/>
    <w:rsid w:val="00112A59"/>
    <w:rsid w:val="00112C6E"/>
    <w:rsid w:val="001134B6"/>
    <w:rsid w:val="001135C2"/>
    <w:rsid w:val="0011367A"/>
    <w:rsid w:val="0011492C"/>
    <w:rsid w:val="00115226"/>
    <w:rsid w:val="00115497"/>
    <w:rsid w:val="00115829"/>
    <w:rsid w:val="001158F0"/>
    <w:rsid w:val="0011631C"/>
    <w:rsid w:val="00116B0B"/>
    <w:rsid w:val="00116BED"/>
    <w:rsid w:val="00116D43"/>
    <w:rsid w:val="00116E74"/>
    <w:rsid w:val="00116FE8"/>
    <w:rsid w:val="00117165"/>
    <w:rsid w:val="001178F9"/>
    <w:rsid w:val="0012050D"/>
    <w:rsid w:val="00120805"/>
    <w:rsid w:val="00120B24"/>
    <w:rsid w:val="00120B8C"/>
    <w:rsid w:val="0012117F"/>
    <w:rsid w:val="001217F4"/>
    <w:rsid w:val="00121FEE"/>
    <w:rsid w:val="00122AD0"/>
    <w:rsid w:val="00122E78"/>
    <w:rsid w:val="0012376B"/>
    <w:rsid w:val="00124059"/>
    <w:rsid w:val="001246A1"/>
    <w:rsid w:val="0012481A"/>
    <w:rsid w:val="00125275"/>
    <w:rsid w:val="001258FE"/>
    <w:rsid w:val="0012595F"/>
    <w:rsid w:val="00125A2F"/>
    <w:rsid w:val="00125AC9"/>
    <w:rsid w:val="00125D9F"/>
    <w:rsid w:val="00126684"/>
    <w:rsid w:val="00126D40"/>
    <w:rsid w:val="0012725A"/>
    <w:rsid w:val="00127B26"/>
    <w:rsid w:val="00127D51"/>
    <w:rsid w:val="00127DE9"/>
    <w:rsid w:val="00127F69"/>
    <w:rsid w:val="00130003"/>
    <w:rsid w:val="00130015"/>
    <w:rsid w:val="00130503"/>
    <w:rsid w:val="00130555"/>
    <w:rsid w:val="001306C2"/>
    <w:rsid w:val="001315CE"/>
    <w:rsid w:val="0013182D"/>
    <w:rsid w:val="00132CA3"/>
    <w:rsid w:val="00133419"/>
    <w:rsid w:val="00133DAE"/>
    <w:rsid w:val="00133F9B"/>
    <w:rsid w:val="001346E7"/>
    <w:rsid w:val="00134A89"/>
    <w:rsid w:val="00134B67"/>
    <w:rsid w:val="00134D9A"/>
    <w:rsid w:val="00134E46"/>
    <w:rsid w:val="001353AA"/>
    <w:rsid w:val="001353B6"/>
    <w:rsid w:val="00135D26"/>
    <w:rsid w:val="00135DE5"/>
    <w:rsid w:val="00136065"/>
    <w:rsid w:val="001367C9"/>
    <w:rsid w:val="0013687C"/>
    <w:rsid w:val="00136947"/>
    <w:rsid w:val="00136CC1"/>
    <w:rsid w:val="00136F5C"/>
    <w:rsid w:val="00137719"/>
    <w:rsid w:val="00140C50"/>
    <w:rsid w:val="001413BE"/>
    <w:rsid w:val="001413F9"/>
    <w:rsid w:val="0014181C"/>
    <w:rsid w:val="001421FD"/>
    <w:rsid w:val="00142FBB"/>
    <w:rsid w:val="0014313B"/>
    <w:rsid w:val="00143444"/>
    <w:rsid w:val="0014352E"/>
    <w:rsid w:val="00144294"/>
    <w:rsid w:val="0014438D"/>
    <w:rsid w:val="0014474E"/>
    <w:rsid w:val="001447A1"/>
    <w:rsid w:val="0014527D"/>
    <w:rsid w:val="00145583"/>
    <w:rsid w:val="0014592B"/>
    <w:rsid w:val="00145DB9"/>
    <w:rsid w:val="001461DE"/>
    <w:rsid w:val="00146801"/>
    <w:rsid w:val="00146BE3"/>
    <w:rsid w:val="00146CFC"/>
    <w:rsid w:val="001471BE"/>
    <w:rsid w:val="00147296"/>
    <w:rsid w:val="001474E8"/>
    <w:rsid w:val="0014775E"/>
    <w:rsid w:val="00147CF7"/>
    <w:rsid w:val="00150628"/>
    <w:rsid w:val="00150664"/>
    <w:rsid w:val="00150BC3"/>
    <w:rsid w:val="00151181"/>
    <w:rsid w:val="0015128C"/>
    <w:rsid w:val="0015139B"/>
    <w:rsid w:val="001513B6"/>
    <w:rsid w:val="00151FAC"/>
    <w:rsid w:val="0015213A"/>
    <w:rsid w:val="0015232E"/>
    <w:rsid w:val="0015251F"/>
    <w:rsid w:val="0015263A"/>
    <w:rsid w:val="00152AE7"/>
    <w:rsid w:val="00152B02"/>
    <w:rsid w:val="00152D1C"/>
    <w:rsid w:val="00152E4C"/>
    <w:rsid w:val="00152EFF"/>
    <w:rsid w:val="00152F54"/>
    <w:rsid w:val="0015370E"/>
    <w:rsid w:val="00153CC7"/>
    <w:rsid w:val="00153F83"/>
    <w:rsid w:val="00155020"/>
    <w:rsid w:val="001552C2"/>
    <w:rsid w:val="0015548C"/>
    <w:rsid w:val="0015561B"/>
    <w:rsid w:val="001557F6"/>
    <w:rsid w:val="00155833"/>
    <w:rsid w:val="00156715"/>
    <w:rsid w:val="0015673B"/>
    <w:rsid w:val="0015723C"/>
    <w:rsid w:val="00157427"/>
    <w:rsid w:val="001579C4"/>
    <w:rsid w:val="001600FD"/>
    <w:rsid w:val="00161485"/>
    <w:rsid w:val="00161730"/>
    <w:rsid w:val="00161D75"/>
    <w:rsid w:val="00162054"/>
    <w:rsid w:val="00162A3E"/>
    <w:rsid w:val="00162B22"/>
    <w:rsid w:val="00162E56"/>
    <w:rsid w:val="00162FDD"/>
    <w:rsid w:val="001633F4"/>
    <w:rsid w:val="00163985"/>
    <w:rsid w:val="00164292"/>
    <w:rsid w:val="00164728"/>
    <w:rsid w:val="00164C5E"/>
    <w:rsid w:val="00164F9D"/>
    <w:rsid w:val="00164FDD"/>
    <w:rsid w:val="00165076"/>
    <w:rsid w:val="00165D77"/>
    <w:rsid w:val="00166329"/>
    <w:rsid w:val="00166F06"/>
    <w:rsid w:val="00167829"/>
    <w:rsid w:val="00167938"/>
    <w:rsid w:val="00167EF8"/>
    <w:rsid w:val="00170639"/>
    <w:rsid w:val="00170686"/>
    <w:rsid w:val="001714EF"/>
    <w:rsid w:val="001718C8"/>
    <w:rsid w:val="00171F01"/>
    <w:rsid w:val="0017233D"/>
    <w:rsid w:val="00172B33"/>
    <w:rsid w:val="00172E09"/>
    <w:rsid w:val="00173165"/>
    <w:rsid w:val="00173199"/>
    <w:rsid w:val="0017348F"/>
    <w:rsid w:val="001734D1"/>
    <w:rsid w:val="00173931"/>
    <w:rsid w:val="00173B2D"/>
    <w:rsid w:val="00173C71"/>
    <w:rsid w:val="00173C9E"/>
    <w:rsid w:val="00173D34"/>
    <w:rsid w:val="00173FFA"/>
    <w:rsid w:val="00174727"/>
    <w:rsid w:val="001749FE"/>
    <w:rsid w:val="001752C0"/>
    <w:rsid w:val="001755D4"/>
    <w:rsid w:val="0017576E"/>
    <w:rsid w:val="001759E0"/>
    <w:rsid w:val="00176246"/>
    <w:rsid w:val="00176A8D"/>
    <w:rsid w:val="001771A0"/>
    <w:rsid w:val="00177A1B"/>
    <w:rsid w:val="00177EB3"/>
    <w:rsid w:val="00180050"/>
    <w:rsid w:val="00180546"/>
    <w:rsid w:val="00180BAF"/>
    <w:rsid w:val="00180CE5"/>
    <w:rsid w:val="001815E5"/>
    <w:rsid w:val="00181882"/>
    <w:rsid w:val="00181C4A"/>
    <w:rsid w:val="00182720"/>
    <w:rsid w:val="00182FDA"/>
    <w:rsid w:val="00183712"/>
    <w:rsid w:val="00183E8B"/>
    <w:rsid w:val="00184112"/>
    <w:rsid w:val="00184A6D"/>
    <w:rsid w:val="00184FE4"/>
    <w:rsid w:val="001855B8"/>
    <w:rsid w:val="00185E24"/>
    <w:rsid w:val="00186336"/>
    <w:rsid w:val="0018763E"/>
    <w:rsid w:val="00187AB4"/>
    <w:rsid w:val="00190724"/>
    <w:rsid w:val="0019095E"/>
    <w:rsid w:val="00190A21"/>
    <w:rsid w:val="00190C42"/>
    <w:rsid w:val="0019115B"/>
    <w:rsid w:val="001912B0"/>
    <w:rsid w:val="00191368"/>
    <w:rsid w:val="0019158F"/>
    <w:rsid w:val="001917D4"/>
    <w:rsid w:val="001917EB"/>
    <w:rsid w:val="001917F6"/>
    <w:rsid w:val="00191B48"/>
    <w:rsid w:val="00191D97"/>
    <w:rsid w:val="001921DB"/>
    <w:rsid w:val="0019347E"/>
    <w:rsid w:val="00193969"/>
    <w:rsid w:val="00194092"/>
    <w:rsid w:val="00194358"/>
    <w:rsid w:val="00194883"/>
    <w:rsid w:val="00194E94"/>
    <w:rsid w:val="001952AC"/>
    <w:rsid w:val="00195763"/>
    <w:rsid w:val="00195985"/>
    <w:rsid w:val="001961FF"/>
    <w:rsid w:val="00196A0F"/>
    <w:rsid w:val="00196D0F"/>
    <w:rsid w:val="00197428"/>
    <w:rsid w:val="00197A71"/>
    <w:rsid w:val="00197BD6"/>
    <w:rsid w:val="00197BE2"/>
    <w:rsid w:val="00197CB7"/>
    <w:rsid w:val="001A0063"/>
    <w:rsid w:val="001A047D"/>
    <w:rsid w:val="001A082A"/>
    <w:rsid w:val="001A0E5E"/>
    <w:rsid w:val="001A108E"/>
    <w:rsid w:val="001A184A"/>
    <w:rsid w:val="001A1ADC"/>
    <w:rsid w:val="001A1D32"/>
    <w:rsid w:val="001A20BE"/>
    <w:rsid w:val="001A2362"/>
    <w:rsid w:val="001A33BF"/>
    <w:rsid w:val="001A346C"/>
    <w:rsid w:val="001A39DB"/>
    <w:rsid w:val="001A41B0"/>
    <w:rsid w:val="001A4AD7"/>
    <w:rsid w:val="001A50FE"/>
    <w:rsid w:val="001A510F"/>
    <w:rsid w:val="001A5348"/>
    <w:rsid w:val="001A65FA"/>
    <w:rsid w:val="001A663B"/>
    <w:rsid w:val="001A6640"/>
    <w:rsid w:val="001A6B28"/>
    <w:rsid w:val="001A6F1D"/>
    <w:rsid w:val="001A7766"/>
    <w:rsid w:val="001A7922"/>
    <w:rsid w:val="001B0159"/>
    <w:rsid w:val="001B018B"/>
    <w:rsid w:val="001B05D4"/>
    <w:rsid w:val="001B0FCF"/>
    <w:rsid w:val="001B1601"/>
    <w:rsid w:val="001B19DE"/>
    <w:rsid w:val="001B1B18"/>
    <w:rsid w:val="001B210F"/>
    <w:rsid w:val="001B2299"/>
    <w:rsid w:val="001B2476"/>
    <w:rsid w:val="001B263D"/>
    <w:rsid w:val="001B2F8D"/>
    <w:rsid w:val="001B3188"/>
    <w:rsid w:val="001B3437"/>
    <w:rsid w:val="001B3991"/>
    <w:rsid w:val="001B3D89"/>
    <w:rsid w:val="001B412D"/>
    <w:rsid w:val="001B428B"/>
    <w:rsid w:val="001B4347"/>
    <w:rsid w:val="001B456B"/>
    <w:rsid w:val="001B4B1C"/>
    <w:rsid w:val="001B538F"/>
    <w:rsid w:val="001B54F3"/>
    <w:rsid w:val="001B74CD"/>
    <w:rsid w:val="001B778F"/>
    <w:rsid w:val="001C049F"/>
    <w:rsid w:val="001C0C02"/>
    <w:rsid w:val="001C1052"/>
    <w:rsid w:val="001C105F"/>
    <w:rsid w:val="001C108C"/>
    <w:rsid w:val="001C10D9"/>
    <w:rsid w:val="001C1936"/>
    <w:rsid w:val="001C19A5"/>
    <w:rsid w:val="001C1A26"/>
    <w:rsid w:val="001C1B10"/>
    <w:rsid w:val="001C1C2F"/>
    <w:rsid w:val="001C20DA"/>
    <w:rsid w:val="001C21BA"/>
    <w:rsid w:val="001C21BE"/>
    <w:rsid w:val="001C22C7"/>
    <w:rsid w:val="001C289E"/>
    <w:rsid w:val="001C28B5"/>
    <w:rsid w:val="001C381B"/>
    <w:rsid w:val="001C3C0C"/>
    <w:rsid w:val="001C3DB0"/>
    <w:rsid w:val="001C4C0A"/>
    <w:rsid w:val="001C5669"/>
    <w:rsid w:val="001C69A6"/>
    <w:rsid w:val="001C71A9"/>
    <w:rsid w:val="001C75C9"/>
    <w:rsid w:val="001D01C0"/>
    <w:rsid w:val="001D0724"/>
    <w:rsid w:val="001D07B7"/>
    <w:rsid w:val="001D08BC"/>
    <w:rsid w:val="001D0AD3"/>
    <w:rsid w:val="001D0DA9"/>
    <w:rsid w:val="001D17B5"/>
    <w:rsid w:val="001D1DCC"/>
    <w:rsid w:val="001D1EAD"/>
    <w:rsid w:val="001D21D4"/>
    <w:rsid w:val="001D2702"/>
    <w:rsid w:val="001D2994"/>
    <w:rsid w:val="001D2B19"/>
    <w:rsid w:val="001D3053"/>
    <w:rsid w:val="001D3351"/>
    <w:rsid w:val="001D361D"/>
    <w:rsid w:val="001D3654"/>
    <w:rsid w:val="001D4066"/>
    <w:rsid w:val="001D42C2"/>
    <w:rsid w:val="001D45B4"/>
    <w:rsid w:val="001D4644"/>
    <w:rsid w:val="001D4796"/>
    <w:rsid w:val="001D496D"/>
    <w:rsid w:val="001D4BE3"/>
    <w:rsid w:val="001D56C0"/>
    <w:rsid w:val="001D5722"/>
    <w:rsid w:val="001D5CA4"/>
    <w:rsid w:val="001D653C"/>
    <w:rsid w:val="001D6C50"/>
    <w:rsid w:val="001D6DF4"/>
    <w:rsid w:val="001D7250"/>
    <w:rsid w:val="001D7393"/>
    <w:rsid w:val="001D7A40"/>
    <w:rsid w:val="001E017E"/>
    <w:rsid w:val="001E0913"/>
    <w:rsid w:val="001E0D28"/>
    <w:rsid w:val="001E10DD"/>
    <w:rsid w:val="001E1664"/>
    <w:rsid w:val="001E1A88"/>
    <w:rsid w:val="001E1B0A"/>
    <w:rsid w:val="001E1B66"/>
    <w:rsid w:val="001E1BDC"/>
    <w:rsid w:val="001E2054"/>
    <w:rsid w:val="001E217C"/>
    <w:rsid w:val="001E2324"/>
    <w:rsid w:val="001E29E6"/>
    <w:rsid w:val="001E2D45"/>
    <w:rsid w:val="001E2F03"/>
    <w:rsid w:val="001E2F11"/>
    <w:rsid w:val="001E352A"/>
    <w:rsid w:val="001E3A0C"/>
    <w:rsid w:val="001E3AD4"/>
    <w:rsid w:val="001E4230"/>
    <w:rsid w:val="001E4549"/>
    <w:rsid w:val="001E46A3"/>
    <w:rsid w:val="001E4AA3"/>
    <w:rsid w:val="001E4BE9"/>
    <w:rsid w:val="001E4E9A"/>
    <w:rsid w:val="001E5168"/>
    <w:rsid w:val="001E51DD"/>
    <w:rsid w:val="001E562F"/>
    <w:rsid w:val="001E5BF2"/>
    <w:rsid w:val="001E5CFB"/>
    <w:rsid w:val="001E6083"/>
    <w:rsid w:val="001E63C1"/>
    <w:rsid w:val="001E6574"/>
    <w:rsid w:val="001E6F13"/>
    <w:rsid w:val="001E6F47"/>
    <w:rsid w:val="001E74FE"/>
    <w:rsid w:val="001E7789"/>
    <w:rsid w:val="001E7DE6"/>
    <w:rsid w:val="001F06E6"/>
    <w:rsid w:val="001F16C1"/>
    <w:rsid w:val="001F16FD"/>
    <w:rsid w:val="001F1A70"/>
    <w:rsid w:val="001F1B58"/>
    <w:rsid w:val="001F1F4D"/>
    <w:rsid w:val="001F2112"/>
    <w:rsid w:val="001F2346"/>
    <w:rsid w:val="001F2C8A"/>
    <w:rsid w:val="001F2D41"/>
    <w:rsid w:val="001F2DB7"/>
    <w:rsid w:val="001F3309"/>
    <w:rsid w:val="001F3804"/>
    <w:rsid w:val="001F410B"/>
    <w:rsid w:val="001F6817"/>
    <w:rsid w:val="001F6AF3"/>
    <w:rsid w:val="001F6EEC"/>
    <w:rsid w:val="001F70B5"/>
    <w:rsid w:val="001F7344"/>
    <w:rsid w:val="001F73FD"/>
    <w:rsid w:val="001F78CF"/>
    <w:rsid w:val="001F7A05"/>
    <w:rsid w:val="001F7F6C"/>
    <w:rsid w:val="001F7FB3"/>
    <w:rsid w:val="0020048E"/>
    <w:rsid w:val="00200C07"/>
    <w:rsid w:val="00200D44"/>
    <w:rsid w:val="00200E84"/>
    <w:rsid w:val="002013DB"/>
    <w:rsid w:val="00201411"/>
    <w:rsid w:val="0020155A"/>
    <w:rsid w:val="002019DE"/>
    <w:rsid w:val="00201EEB"/>
    <w:rsid w:val="00202334"/>
    <w:rsid w:val="0020277D"/>
    <w:rsid w:val="00202842"/>
    <w:rsid w:val="00202AB4"/>
    <w:rsid w:val="00202E4E"/>
    <w:rsid w:val="002048B5"/>
    <w:rsid w:val="00204A45"/>
    <w:rsid w:val="002050B5"/>
    <w:rsid w:val="0020555E"/>
    <w:rsid w:val="00205853"/>
    <w:rsid w:val="0020593C"/>
    <w:rsid w:val="002069AF"/>
    <w:rsid w:val="00206ADD"/>
    <w:rsid w:val="00207CB4"/>
    <w:rsid w:val="00207CF1"/>
    <w:rsid w:val="00207DCA"/>
    <w:rsid w:val="00207F54"/>
    <w:rsid w:val="002107A6"/>
    <w:rsid w:val="00210EEE"/>
    <w:rsid w:val="0021100F"/>
    <w:rsid w:val="002115CD"/>
    <w:rsid w:val="00211D66"/>
    <w:rsid w:val="00211E4D"/>
    <w:rsid w:val="00212030"/>
    <w:rsid w:val="002120F8"/>
    <w:rsid w:val="00212512"/>
    <w:rsid w:val="002128A0"/>
    <w:rsid w:val="002128E5"/>
    <w:rsid w:val="00212909"/>
    <w:rsid w:val="00212A97"/>
    <w:rsid w:val="00212E41"/>
    <w:rsid w:val="00213090"/>
    <w:rsid w:val="00213FDC"/>
    <w:rsid w:val="00215695"/>
    <w:rsid w:val="002158F5"/>
    <w:rsid w:val="0021672A"/>
    <w:rsid w:val="0021689F"/>
    <w:rsid w:val="00216E66"/>
    <w:rsid w:val="00217037"/>
    <w:rsid w:val="00217083"/>
    <w:rsid w:val="0021711B"/>
    <w:rsid w:val="0021757E"/>
    <w:rsid w:val="0021777F"/>
    <w:rsid w:val="00220548"/>
    <w:rsid w:val="00220710"/>
    <w:rsid w:val="002209C5"/>
    <w:rsid w:val="00221263"/>
    <w:rsid w:val="002217C3"/>
    <w:rsid w:val="00221F5E"/>
    <w:rsid w:val="00222A7C"/>
    <w:rsid w:val="00223144"/>
    <w:rsid w:val="002231ED"/>
    <w:rsid w:val="002244A8"/>
    <w:rsid w:val="002247D1"/>
    <w:rsid w:val="00224822"/>
    <w:rsid w:val="00224BC6"/>
    <w:rsid w:val="0022535A"/>
    <w:rsid w:val="002259DF"/>
    <w:rsid w:val="00225B15"/>
    <w:rsid w:val="002267FA"/>
    <w:rsid w:val="00226855"/>
    <w:rsid w:val="00226D23"/>
    <w:rsid w:val="00226E1F"/>
    <w:rsid w:val="00226E27"/>
    <w:rsid w:val="0022721B"/>
    <w:rsid w:val="00227250"/>
    <w:rsid w:val="0022732A"/>
    <w:rsid w:val="00227AB1"/>
    <w:rsid w:val="00227E61"/>
    <w:rsid w:val="0023014F"/>
    <w:rsid w:val="002302E9"/>
    <w:rsid w:val="00230404"/>
    <w:rsid w:val="00230A92"/>
    <w:rsid w:val="00230B32"/>
    <w:rsid w:val="0023120B"/>
    <w:rsid w:val="002313D0"/>
    <w:rsid w:val="0023167D"/>
    <w:rsid w:val="0023229B"/>
    <w:rsid w:val="0023267E"/>
    <w:rsid w:val="0023273F"/>
    <w:rsid w:val="002328F8"/>
    <w:rsid w:val="00232DC8"/>
    <w:rsid w:val="00232EA9"/>
    <w:rsid w:val="00232FDD"/>
    <w:rsid w:val="00233A9F"/>
    <w:rsid w:val="00234540"/>
    <w:rsid w:val="00234630"/>
    <w:rsid w:val="00234DB7"/>
    <w:rsid w:val="00235881"/>
    <w:rsid w:val="00235C3C"/>
    <w:rsid w:val="0023604B"/>
    <w:rsid w:val="00236228"/>
    <w:rsid w:val="00236736"/>
    <w:rsid w:val="00236967"/>
    <w:rsid w:val="002370DE"/>
    <w:rsid w:val="002371B4"/>
    <w:rsid w:val="00237572"/>
    <w:rsid w:val="0024001F"/>
    <w:rsid w:val="00240738"/>
    <w:rsid w:val="00240A94"/>
    <w:rsid w:val="00240ACB"/>
    <w:rsid w:val="00240DF6"/>
    <w:rsid w:val="002410E7"/>
    <w:rsid w:val="00241BC1"/>
    <w:rsid w:val="00241C74"/>
    <w:rsid w:val="002421CD"/>
    <w:rsid w:val="0024244E"/>
    <w:rsid w:val="00242464"/>
    <w:rsid w:val="00242551"/>
    <w:rsid w:val="00242D08"/>
    <w:rsid w:val="00242D1A"/>
    <w:rsid w:val="0024301D"/>
    <w:rsid w:val="00243096"/>
    <w:rsid w:val="0024347D"/>
    <w:rsid w:val="00243721"/>
    <w:rsid w:val="00243C70"/>
    <w:rsid w:val="00243CD4"/>
    <w:rsid w:val="00243D16"/>
    <w:rsid w:val="00243ED3"/>
    <w:rsid w:val="00245446"/>
    <w:rsid w:val="00245621"/>
    <w:rsid w:val="00245AB4"/>
    <w:rsid w:val="002466FE"/>
    <w:rsid w:val="0024753B"/>
    <w:rsid w:val="002475C1"/>
    <w:rsid w:val="00247D56"/>
    <w:rsid w:val="00247F4A"/>
    <w:rsid w:val="002500F5"/>
    <w:rsid w:val="00250F6B"/>
    <w:rsid w:val="002510BF"/>
    <w:rsid w:val="002511A3"/>
    <w:rsid w:val="0025161B"/>
    <w:rsid w:val="00251B32"/>
    <w:rsid w:val="00251FE6"/>
    <w:rsid w:val="0025203B"/>
    <w:rsid w:val="00252411"/>
    <w:rsid w:val="00252814"/>
    <w:rsid w:val="00252B1E"/>
    <w:rsid w:val="002533CB"/>
    <w:rsid w:val="002537CD"/>
    <w:rsid w:val="00253928"/>
    <w:rsid w:val="00253EB0"/>
    <w:rsid w:val="002540B2"/>
    <w:rsid w:val="0025417E"/>
    <w:rsid w:val="0025422C"/>
    <w:rsid w:val="00254314"/>
    <w:rsid w:val="002545ED"/>
    <w:rsid w:val="00254A18"/>
    <w:rsid w:val="00254BFB"/>
    <w:rsid w:val="00254EF4"/>
    <w:rsid w:val="002551A4"/>
    <w:rsid w:val="00255D9C"/>
    <w:rsid w:val="00255F2B"/>
    <w:rsid w:val="00256555"/>
    <w:rsid w:val="0025713C"/>
    <w:rsid w:val="0025762F"/>
    <w:rsid w:val="002579DB"/>
    <w:rsid w:val="00260097"/>
    <w:rsid w:val="00260532"/>
    <w:rsid w:val="002607A2"/>
    <w:rsid w:val="00261696"/>
    <w:rsid w:val="00261902"/>
    <w:rsid w:val="0026198D"/>
    <w:rsid w:val="00261B7F"/>
    <w:rsid w:val="00262028"/>
    <w:rsid w:val="002620E2"/>
    <w:rsid w:val="0026223F"/>
    <w:rsid w:val="00262E72"/>
    <w:rsid w:val="0026345D"/>
    <w:rsid w:val="002636F1"/>
    <w:rsid w:val="00263A1B"/>
    <w:rsid w:val="00263BF9"/>
    <w:rsid w:val="00264869"/>
    <w:rsid w:val="00264E9D"/>
    <w:rsid w:val="00265207"/>
    <w:rsid w:val="002652CD"/>
    <w:rsid w:val="00265712"/>
    <w:rsid w:val="00266177"/>
    <w:rsid w:val="002663F6"/>
    <w:rsid w:val="00266446"/>
    <w:rsid w:val="00266596"/>
    <w:rsid w:val="00266722"/>
    <w:rsid w:val="002669C5"/>
    <w:rsid w:val="00266B6A"/>
    <w:rsid w:val="002674F8"/>
    <w:rsid w:val="002679B1"/>
    <w:rsid w:val="00267B9B"/>
    <w:rsid w:val="00270587"/>
    <w:rsid w:val="002707B1"/>
    <w:rsid w:val="002708F1"/>
    <w:rsid w:val="00271269"/>
    <w:rsid w:val="0027145D"/>
    <w:rsid w:val="00271670"/>
    <w:rsid w:val="00272554"/>
    <w:rsid w:val="00272A3E"/>
    <w:rsid w:val="00272B05"/>
    <w:rsid w:val="00272EDF"/>
    <w:rsid w:val="00272F41"/>
    <w:rsid w:val="0027316D"/>
    <w:rsid w:val="00273DF1"/>
    <w:rsid w:val="0027410F"/>
    <w:rsid w:val="002747F6"/>
    <w:rsid w:val="002757F4"/>
    <w:rsid w:val="002763A9"/>
    <w:rsid w:val="0027668E"/>
    <w:rsid w:val="002769A3"/>
    <w:rsid w:val="00276E3B"/>
    <w:rsid w:val="00276EE4"/>
    <w:rsid w:val="002778CB"/>
    <w:rsid w:val="0028007D"/>
    <w:rsid w:val="0028069D"/>
    <w:rsid w:val="0028080C"/>
    <w:rsid w:val="00281D48"/>
    <w:rsid w:val="00282B76"/>
    <w:rsid w:val="00282C6B"/>
    <w:rsid w:val="00282D12"/>
    <w:rsid w:val="00282EAE"/>
    <w:rsid w:val="002835A3"/>
    <w:rsid w:val="002848BB"/>
    <w:rsid w:val="00284B39"/>
    <w:rsid w:val="00284B66"/>
    <w:rsid w:val="00284D4F"/>
    <w:rsid w:val="002851BF"/>
    <w:rsid w:val="00285973"/>
    <w:rsid w:val="00285CDE"/>
    <w:rsid w:val="00286102"/>
    <w:rsid w:val="0028639B"/>
    <w:rsid w:val="002873E2"/>
    <w:rsid w:val="00287B0B"/>
    <w:rsid w:val="00287B27"/>
    <w:rsid w:val="00287CC0"/>
    <w:rsid w:val="00287F1C"/>
    <w:rsid w:val="002902A7"/>
    <w:rsid w:val="00290412"/>
    <w:rsid w:val="00290633"/>
    <w:rsid w:val="00290B27"/>
    <w:rsid w:val="00291809"/>
    <w:rsid w:val="00291BCA"/>
    <w:rsid w:val="00291C6B"/>
    <w:rsid w:val="002923BA"/>
    <w:rsid w:val="00292C75"/>
    <w:rsid w:val="00292E15"/>
    <w:rsid w:val="002939BF"/>
    <w:rsid w:val="00295603"/>
    <w:rsid w:val="00295CD3"/>
    <w:rsid w:val="00295DFC"/>
    <w:rsid w:val="0029683C"/>
    <w:rsid w:val="00296DE0"/>
    <w:rsid w:val="002971DC"/>
    <w:rsid w:val="002979D3"/>
    <w:rsid w:val="00297A5D"/>
    <w:rsid w:val="00297E71"/>
    <w:rsid w:val="002A008A"/>
    <w:rsid w:val="002A0299"/>
    <w:rsid w:val="002A05BA"/>
    <w:rsid w:val="002A0866"/>
    <w:rsid w:val="002A0BD4"/>
    <w:rsid w:val="002A0D7F"/>
    <w:rsid w:val="002A16A9"/>
    <w:rsid w:val="002A184E"/>
    <w:rsid w:val="002A1D1F"/>
    <w:rsid w:val="002A1F7E"/>
    <w:rsid w:val="002A2DAE"/>
    <w:rsid w:val="002A322E"/>
    <w:rsid w:val="002A53DA"/>
    <w:rsid w:val="002A5434"/>
    <w:rsid w:val="002A5A3F"/>
    <w:rsid w:val="002A5E54"/>
    <w:rsid w:val="002A5FBD"/>
    <w:rsid w:val="002A61A1"/>
    <w:rsid w:val="002A6A5A"/>
    <w:rsid w:val="002A6C66"/>
    <w:rsid w:val="002A7227"/>
    <w:rsid w:val="002A7296"/>
    <w:rsid w:val="002A72F9"/>
    <w:rsid w:val="002A753D"/>
    <w:rsid w:val="002A78FF"/>
    <w:rsid w:val="002B0864"/>
    <w:rsid w:val="002B0BBD"/>
    <w:rsid w:val="002B0CF5"/>
    <w:rsid w:val="002B0DAE"/>
    <w:rsid w:val="002B1063"/>
    <w:rsid w:val="002B14C3"/>
    <w:rsid w:val="002B1508"/>
    <w:rsid w:val="002B1B31"/>
    <w:rsid w:val="002B1BC0"/>
    <w:rsid w:val="002B1DB1"/>
    <w:rsid w:val="002B21B6"/>
    <w:rsid w:val="002B283A"/>
    <w:rsid w:val="002B2B38"/>
    <w:rsid w:val="002B2C3F"/>
    <w:rsid w:val="002B3816"/>
    <w:rsid w:val="002B3B3E"/>
    <w:rsid w:val="002B3D8D"/>
    <w:rsid w:val="002B58DF"/>
    <w:rsid w:val="002B5C3B"/>
    <w:rsid w:val="002B68AB"/>
    <w:rsid w:val="002B68BE"/>
    <w:rsid w:val="002B6FBF"/>
    <w:rsid w:val="002B78CB"/>
    <w:rsid w:val="002B7ED5"/>
    <w:rsid w:val="002B7F7A"/>
    <w:rsid w:val="002C0AFE"/>
    <w:rsid w:val="002C0C1A"/>
    <w:rsid w:val="002C0D05"/>
    <w:rsid w:val="002C1435"/>
    <w:rsid w:val="002C1EB4"/>
    <w:rsid w:val="002C1F12"/>
    <w:rsid w:val="002C23A8"/>
    <w:rsid w:val="002C311A"/>
    <w:rsid w:val="002C3E4D"/>
    <w:rsid w:val="002C4032"/>
    <w:rsid w:val="002C42DF"/>
    <w:rsid w:val="002C465C"/>
    <w:rsid w:val="002C47E0"/>
    <w:rsid w:val="002C4F2E"/>
    <w:rsid w:val="002C50DE"/>
    <w:rsid w:val="002C55C9"/>
    <w:rsid w:val="002C575C"/>
    <w:rsid w:val="002C5C88"/>
    <w:rsid w:val="002C61CB"/>
    <w:rsid w:val="002C6339"/>
    <w:rsid w:val="002C68D1"/>
    <w:rsid w:val="002C717F"/>
    <w:rsid w:val="002C73D0"/>
    <w:rsid w:val="002C7584"/>
    <w:rsid w:val="002C7963"/>
    <w:rsid w:val="002C7B52"/>
    <w:rsid w:val="002D05A9"/>
    <w:rsid w:val="002D1447"/>
    <w:rsid w:val="002D1C79"/>
    <w:rsid w:val="002D2A8A"/>
    <w:rsid w:val="002D2E02"/>
    <w:rsid w:val="002D3A75"/>
    <w:rsid w:val="002D4320"/>
    <w:rsid w:val="002D4C06"/>
    <w:rsid w:val="002D551D"/>
    <w:rsid w:val="002D56C6"/>
    <w:rsid w:val="002D572A"/>
    <w:rsid w:val="002D5C17"/>
    <w:rsid w:val="002D6C58"/>
    <w:rsid w:val="002D7010"/>
    <w:rsid w:val="002D7620"/>
    <w:rsid w:val="002D7C7E"/>
    <w:rsid w:val="002E001A"/>
    <w:rsid w:val="002E0545"/>
    <w:rsid w:val="002E09A9"/>
    <w:rsid w:val="002E116B"/>
    <w:rsid w:val="002E1BB1"/>
    <w:rsid w:val="002E1C12"/>
    <w:rsid w:val="002E1D7B"/>
    <w:rsid w:val="002E2269"/>
    <w:rsid w:val="002E287B"/>
    <w:rsid w:val="002E29CD"/>
    <w:rsid w:val="002E2B42"/>
    <w:rsid w:val="002E2D89"/>
    <w:rsid w:val="002E3F78"/>
    <w:rsid w:val="002E6539"/>
    <w:rsid w:val="002E6E06"/>
    <w:rsid w:val="002E78EB"/>
    <w:rsid w:val="002E79DF"/>
    <w:rsid w:val="002F07A7"/>
    <w:rsid w:val="002F083E"/>
    <w:rsid w:val="002F0D06"/>
    <w:rsid w:val="002F1031"/>
    <w:rsid w:val="002F1053"/>
    <w:rsid w:val="002F1412"/>
    <w:rsid w:val="002F16CD"/>
    <w:rsid w:val="002F16D8"/>
    <w:rsid w:val="002F184E"/>
    <w:rsid w:val="002F1D52"/>
    <w:rsid w:val="002F258F"/>
    <w:rsid w:val="002F2A9B"/>
    <w:rsid w:val="002F2C3E"/>
    <w:rsid w:val="002F2C90"/>
    <w:rsid w:val="002F2E8B"/>
    <w:rsid w:val="002F2EC5"/>
    <w:rsid w:val="002F34A2"/>
    <w:rsid w:val="002F38C1"/>
    <w:rsid w:val="002F3960"/>
    <w:rsid w:val="002F3AEB"/>
    <w:rsid w:val="002F3EFF"/>
    <w:rsid w:val="002F45F3"/>
    <w:rsid w:val="002F5193"/>
    <w:rsid w:val="002F5AFD"/>
    <w:rsid w:val="002F5B15"/>
    <w:rsid w:val="002F5C9E"/>
    <w:rsid w:val="002F6063"/>
    <w:rsid w:val="002F6965"/>
    <w:rsid w:val="002F6AE0"/>
    <w:rsid w:val="002F71D1"/>
    <w:rsid w:val="002F729F"/>
    <w:rsid w:val="002F7BC9"/>
    <w:rsid w:val="002F7C22"/>
    <w:rsid w:val="00300698"/>
    <w:rsid w:val="00300880"/>
    <w:rsid w:val="00300909"/>
    <w:rsid w:val="003018C6"/>
    <w:rsid w:val="003019B4"/>
    <w:rsid w:val="00302124"/>
    <w:rsid w:val="00302407"/>
    <w:rsid w:val="00302F4F"/>
    <w:rsid w:val="00303B7F"/>
    <w:rsid w:val="00303E5A"/>
    <w:rsid w:val="00304006"/>
    <w:rsid w:val="00304276"/>
    <w:rsid w:val="00304A13"/>
    <w:rsid w:val="00304AA5"/>
    <w:rsid w:val="00304D3A"/>
    <w:rsid w:val="00305012"/>
    <w:rsid w:val="00305573"/>
    <w:rsid w:val="00305888"/>
    <w:rsid w:val="00305914"/>
    <w:rsid w:val="003067EC"/>
    <w:rsid w:val="003067FD"/>
    <w:rsid w:val="0030696E"/>
    <w:rsid w:val="00307251"/>
    <w:rsid w:val="003075F4"/>
    <w:rsid w:val="00307D89"/>
    <w:rsid w:val="00310990"/>
    <w:rsid w:val="003111AA"/>
    <w:rsid w:val="0031178D"/>
    <w:rsid w:val="00311AC0"/>
    <w:rsid w:val="00311ED2"/>
    <w:rsid w:val="0031201E"/>
    <w:rsid w:val="003122C9"/>
    <w:rsid w:val="003122EB"/>
    <w:rsid w:val="00312D74"/>
    <w:rsid w:val="00312E5B"/>
    <w:rsid w:val="00314097"/>
    <w:rsid w:val="003140D3"/>
    <w:rsid w:val="00314620"/>
    <w:rsid w:val="003152FD"/>
    <w:rsid w:val="003154B6"/>
    <w:rsid w:val="00315650"/>
    <w:rsid w:val="0031685C"/>
    <w:rsid w:val="00316893"/>
    <w:rsid w:val="00316982"/>
    <w:rsid w:val="00317435"/>
    <w:rsid w:val="00320473"/>
    <w:rsid w:val="00320F46"/>
    <w:rsid w:val="00321269"/>
    <w:rsid w:val="0032177A"/>
    <w:rsid w:val="00321829"/>
    <w:rsid w:val="00321C71"/>
    <w:rsid w:val="00321F9A"/>
    <w:rsid w:val="003220FE"/>
    <w:rsid w:val="0032223F"/>
    <w:rsid w:val="003227A7"/>
    <w:rsid w:val="00322861"/>
    <w:rsid w:val="00322CCE"/>
    <w:rsid w:val="00322D65"/>
    <w:rsid w:val="00322EE9"/>
    <w:rsid w:val="00323438"/>
    <w:rsid w:val="003235D5"/>
    <w:rsid w:val="00323EED"/>
    <w:rsid w:val="00323FCA"/>
    <w:rsid w:val="00324D67"/>
    <w:rsid w:val="00324DC7"/>
    <w:rsid w:val="00324F27"/>
    <w:rsid w:val="0032567F"/>
    <w:rsid w:val="003259B0"/>
    <w:rsid w:val="00326426"/>
    <w:rsid w:val="003264EF"/>
    <w:rsid w:val="003266E8"/>
    <w:rsid w:val="00327B9D"/>
    <w:rsid w:val="00327BB1"/>
    <w:rsid w:val="00327E99"/>
    <w:rsid w:val="00327FED"/>
    <w:rsid w:val="00330244"/>
    <w:rsid w:val="00330A09"/>
    <w:rsid w:val="00331310"/>
    <w:rsid w:val="0033132D"/>
    <w:rsid w:val="003314CF"/>
    <w:rsid w:val="00331B7A"/>
    <w:rsid w:val="003320B3"/>
    <w:rsid w:val="003320FB"/>
    <w:rsid w:val="00332205"/>
    <w:rsid w:val="00332395"/>
    <w:rsid w:val="003324A0"/>
    <w:rsid w:val="00332D4D"/>
    <w:rsid w:val="00332E15"/>
    <w:rsid w:val="0033315C"/>
    <w:rsid w:val="0033384B"/>
    <w:rsid w:val="003338AF"/>
    <w:rsid w:val="00333CDD"/>
    <w:rsid w:val="0033404C"/>
    <w:rsid w:val="00334EB1"/>
    <w:rsid w:val="003351B9"/>
    <w:rsid w:val="0033525F"/>
    <w:rsid w:val="00335735"/>
    <w:rsid w:val="003359F8"/>
    <w:rsid w:val="00335F59"/>
    <w:rsid w:val="0033638E"/>
    <w:rsid w:val="003375D9"/>
    <w:rsid w:val="0033785D"/>
    <w:rsid w:val="00337BD1"/>
    <w:rsid w:val="00337FCE"/>
    <w:rsid w:val="00340549"/>
    <w:rsid w:val="003407B2"/>
    <w:rsid w:val="00340A35"/>
    <w:rsid w:val="00340CC6"/>
    <w:rsid w:val="00341BAB"/>
    <w:rsid w:val="00341D4D"/>
    <w:rsid w:val="0034254B"/>
    <w:rsid w:val="00342581"/>
    <w:rsid w:val="003425B2"/>
    <w:rsid w:val="00342BD3"/>
    <w:rsid w:val="00343302"/>
    <w:rsid w:val="00343C17"/>
    <w:rsid w:val="003444A9"/>
    <w:rsid w:val="00344AFE"/>
    <w:rsid w:val="00344B33"/>
    <w:rsid w:val="00344B39"/>
    <w:rsid w:val="00344C77"/>
    <w:rsid w:val="00344DA5"/>
    <w:rsid w:val="00345938"/>
    <w:rsid w:val="00346194"/>
    <w:rsid w:val="003467D6"/>
    <w:rsid w:val="00346869"/>
    <w:rsid w:val="0034708E"/>
    <w:rsid w:val="0035019E"/>
    <w:rsid w:val="00351242"/>
    <w:rsid w:val="00351358"/>
    <w:rsid w:val="00351647"/>
    <w:rsid w:val="00351742"/>
    <w:rsid w:val="0035246B"/>
    <w:rsid w:val="003529DA"/>
    <w:rsid w:val="00352B77"/>
    <w:rsid w:val="00353448"/>
    <w:rsid w:val="003535BE"/>
    <w:rsid w:val="0035399B"/>
    <w:rsid w:val="00353D21"/>
    <w:rsid w:val="00354231"/>
    <w:rsid w:val="0035434C"/>
    <w:rsid w:val="003546BB"/>
    <w:rsid w:val="00354B49"/>
    <w:rsid w:val="00354BBE"/>
    <w:rsid w:val="0035594E"/>
    <w:rsid w:val="00355E6A"/>
    <w:rsid w:val="00356639"/>
    <w:rsid w:val="00356B7E"/>
    <w:rsid w:val="00356C1C"/>
    <w:rsid w:val="00356F1F"/>
    <w:rsid w:val="003571D7"/>
    <w:rsid w:val="00357485"/>
    <w:rsid w:val="003579E0"/>
    <w:rsid w:val="003600B5"/>
    <w:rsid w:val="00360256"/>
    <w:rsid w:val="00360320"/>
    <w:rsid w:val="00360446"/>
    <w:rsid w:val="00360758"/>
    <w:rsid w:val="0036078A"/>
    <w:rsid w:val="00361206"/>
    <w:rsid w:val="003618F2"/>
    <w:rsid w:val="00361BD6"/>
    <w:rsid w:val="003623B8"/>
    <w:rsid w:val="00362B05"/>
    <w:rsid w:val="00362D78"/>
    <w:rsid w:val="00363753"/>
    <w:rsid w:val="0036389D"/>
    <w:rsid w:val="00363C7C"/>
    <w:rsid w:val="00364106"/>
    <w:rsid w:val="003643CD"/>
    <w:rsid w:val="0036457B"/>
    <w:rsid w:val="00364D4C"/>
    <w:rsid w:val="00364EDC"/>
    <w:rsid w:val="00365880"/>
    <w:rsid w:val="00365AC1"/>
    <w:rsid w:val="00365DF7"/>
    <w:rsid w:val="003664FE"/>
    <w:rsid w:val="003666AE"/>
    <w:rsid w:val="003669B5"/>
    <w:rsid w:val="00366C02"/>
    <w:rsid w:val="00366C4C"/>
    <w:rsid w:val="00367AF0"/>
    <w:rsid w:val="003700AC"/>
    <w:rsid w:val="003702D2"/>
    <w:rsid w:val="003703C4"/>
    <w:rsid w:val="003706CF"/>
    <w:rsid w:val="00370D22"/>
    <w:rsid w:val="00371236"/>
    <w:rsid w:val="00371674"/>
    <w:rsid w:val="0037282F"/>
    <w:rsid w:val="00372BE5"/>
    <w:rsid w:val="0037312E"/>
    <w:rsid w:val="003731AA"/>
    <w:rsid w:val="00373287"/>
    <w:rsid w:val="00373395"/>
    <w:rsid w:val="00373535"/>
    <w:rsid w:val="00374200"/>
    <w:rsid w:val="00374B72"/>
    <w:rsid w:val="003755B7"/>
    <w:rsid w:val="00375C86"/>
    <w:rsid w:val="00375E96"/>
    <w:rsid w:val="0037611B"/>
    <w:rsid w:val="003763B3"/>
    <w:rsid w:val="00376E0D"/>
    <w:rsid w:val="00377130"/>
    <w:rsid w:val="0037733C"/>
    <w:rsid w:val="00377573"/>
    <w:rsid w:val="00377BAF"/>
    <w:rsid w:val="00380EEB"/>
    <w:rsid w:val="0038108C"/>
    <w:rsid w:val="0038141E"/>
    <w:rsid w:val="0038158B"/>
    <w:rsid w:val="003819B7"/>
    <w:rsid w:val="00382381"/>
    <w:rsid w:val="00382614"/>
    <w:rsid w:val="003828A0"/>
    <w:rsid w:val="00382C9C"/>
    <w:rsid w:val="00382D99"/>
    <w:rsid w:val="00382F18"/>
    <w:rsid w:val="003835C8"/>
    <w:rsid w:val="00383DAF"/>
    <w:rsid w:val="003840EF"/>
    <w:rsid w:val="003848FC"/>
    <w:rsid w:val="00385116"/>
    <w:rsid w:val="003852C3"/>
    <w:rsid w:val="003852C5"/>
    <w:rsid w:val="00385899"/>
    <w:rsid w:val="0038594E"/>
    <w:rsid w:val="00385E8C"/>
    <w:rsid w:val="00386666"/>
    <w:rsid w:val="00386D69"/>
    <w:rsid w:val="00386FE9"/>
    <w:rsid w:val="00390211"/>
    <w:rsid w:val="00390780"/>
    <w:rsid w:val="00390BED"/>
    <w:rsid w:val="00390FA8"/>
    <w:rsid w:val="003912A9"/>
    <w:rsid w:val="00391D41"/>
    <w:rsid w:val="00391E46"/>
    <w:rsid w:val="00391EC8"/>
    <w:rsid w:val="00391ECC"/>
    <w:rsid w:val="003924AC"/>
    <w:rsid w:val="0039276D"/>
    <w:rsid w:val="00392FC2"/>
    <w:rsid w:val="003931EE"/>
    <w:rsid w:val="0039352B"/>
    <w:rsid w:val="003940A9"/>
    <w:rsid w:val="0039425C"/>
    <w:rsid w:val="003942A6"/>
    <w:rsid w:val="00394494"/>
    <w:rsid w:val="003947FE"/>
    <w:rsid w:val="00394877"/>
    <w:rsid w:val="0039492B"/>
    <w:rsid w:val="0039550E"/>
    <w:rsid w:val="00395BC3"/>
    <w:rsid w:val="00395D23"/>
    <w:rsid w:val="00395D3A"/>
    <w:rsid w:val="00396096"/>
    <w:rsid w:val="00396400"/>
    <w:rsid w:val="00396A8F"/>
    <w:rsid w:val="00396D1D"/>
    <w:rsid w:val="00397AAE"/>
    <w:rsid w:val="00397C93"/>
    <w:rsid w:val="003A01AB"/>
    <w:rsid w:val="003A01C4"/>
    <w:rsid w:val="003A075A"/>
    <w:rsid w:val="003A09F3"/>
    <w:rsid w:val="003A0DE2"/>
    <w:rsid w:val="003A1125"/>
    <w:rsid w:val="003A1252"/>
    <w:rsid w:val="003A1654"/>
    <w:rsid w:val="003A230C"/>
    <w:rsid w:val="003A237C"/>
    <w:rsid w:val="003A3028"/>
    <w:rsid w:val="003A33E3"/>
    <w:rsid w:val="003A3A06"/>
    <w:rsid w:val="003A3F0C"/>
    <w:rsid w:val="003A4040"/>
    <w:rsid w:val="003A43F8"/>
    <w:rsid w:val="003A444B"/>
    <w:rsid w:val="003A45BE"/>
    <w:rsid w:val="003A45EB"/>
    <w:rsid w:val="003A4741"/>
    <w:rsid w:val="003A57C0"/>
    <w:rsid w:val="003A5AA1"/>
    <w:rsid w:val="003A5C69"/>
    <w:rsid w:val="003A641C"/>
    <w:rsid w:val="003A64A6"/>
    <w:rsid w:val="003A6EF6"/>
    <w:rsid w:val="003A7385"/>
    <w:rsid w:val="003A761B"/>
    <w:rsid w:val="003B03AE"/>
    <w:rsid w:val="003B08D1"/>
    <w:rsid w:val="003B0A22"/>
    <w:rsid w:val="003B10CC"/>
    <w:rsid w:val="003B1576"/>
    <w:rsid w:val="003B1684"/>
    <w:rsid w:val="003B1D58"/>
    <w:rsid w:val="003B1E6B"/>
    <w:rsid w:val="003B2161"/>
    <w:rsid w:val="003B2594"/>
    <w:rsid w:val="003B2DCC"/>
    <w:rsid w:val="003B2E00"/>
    <w:rsid w:val="003B30A3"/>
    <w:rsid w:val="003B3436"/>
    <w:rsid w:val="003B38C8"/>
    <w:rsid w:val="003B418E"/>
    <w:rsid w:val="003B42BD"/>
    <w:rsid w:val="003B46B3"/>
    <w:rsid w:val="003B47E0"/>
    <w:rsid w:val="003B48BF"/>
    <w:rsid w:val="003B4C80"/>
    <w:rsid w:val="003B4E6C"/>
    <w:rsid w:val="003B51FA"/>
    <w:rsid w:val="003B5544"/>
    <w:rsid w:val="003B5EA7"/>
    <w:rsid w:val="003B60F3"/>
    <w:rsid w:val="003B6108"/>
    <w:rsid w:val="003B6412"/>
    <w:rsid w:val="003B643F"/>
    <w:rsid w:val="003B6DE7"/>
    <w:rsid w:val="003B6EC7"/>
    <w:rsid w:val="003B770A"/>
    <w:rsid w:val="003B77D1"/>
    <w:rsid w:val="003B78DA"/>
    <w:rsid w:val="003B7BB0"/>
    <w:rsid w:val="003B7BEE"/>
    <w:rsid w:val="003B7F36"/>
    <w:rsid w:val="003C001D"/>
    <w:rsid w:val="003C0575"/>
    <w:rsid w:val="003C0B7D"/>
    <w:rsid w:val="003C0BFE"/>
    <w:rsid w:val="003C1055"/>
    <w:rsid w:val="003C15F5"/>
    <w:rsid w:val="003C1AB3"/>
    <w:rsid w:val="003C1B5F"/>
    <w:rsid w:val="003C21C4"/>
    <w:rsid w:val="003C2739"/>
    <w:rsid w:val="003C2C80"/>
    <w:rsid w:val="003C2E88"/>
    <w:rsid w:val="003C3114"/>
    <w:rsid w:val="003C37BA"/>
    <w:rsid w:val="003C37C5"/>
    <w:rsid w:val="003C408A"/>
    <w:rsid w:val="003C41E6"/>
    <w:rsid w:val="003C42B1"/>
    <w:rsid w:val="003C42EE"/>
    <w:rsid w:val="003C4A4B"/>
    <w:rsid w:val="003C4F59"/>
    <w:rsid w:val="003C5403"/>
    <w:rsid w:val="003C5580"/>
    <w:rsid w:val="003C5C40"/>
    <w:rsid w:val="003C62AC"/>
    <w:rsid w:val="003C64CB"/>
    <w:rsid w:val="003C64F0"/>
    <w:rsid w:val="003C74CA"/>
    <w:rsid w:val="003C7A37"/>
    <w:rsid w:val="003D04B3"/>
    <w:rsid w:val="003D050F"/>
    <w:rsid w:val="003D1478"/>
    <w:rsid w:val="003D1612"/>
    <w:rsid w:val="003D2885"/>
    <w:rsid w:val="003D326D"/>
    <w:rsid w:val="003D3862"/>
    <w:rsid w:val="003D3E38"/>
    <w:rsid w:val="003D40BE"/>
    <w:rsid w:val="003D4968"/>
    <w:rsid w:val="003D4A40"/>
    <w:rsid w:val="003D53DC"/>
    <w:rsid w:val="003D61B5"/>
    <w:rsid w:val="003D6889"/>
    <w:rsid w:val="003D73E1"/>
    <w:rsid w:val="003D7AC3"/>
    <w:rsid w:val="003E0899"/>
    <w:rsid w:val="003E0C41"/>
    <w:rsid w:val="003E0C83"/>
    <w:rsid w:val="003E0E0E"/>
    <w:rsid w:val="003E13E5"/>
    <w:rsid w:val="003E15CB"/>
    <w:rsid w:val="003E189D"/>
    <w:rsid w:val="003E1F41"/>
    <w:rsid w:val="003E2382"/>
    <w:rsid w:val="003E286F"/>
    <w:rsid w:val="003E2BD4"/>
    <w:rsid w:val="003E2FC8"/>
    <w:rsid w:val="003E3548"/>
    <w:rsid w:val="003E3863"/>
    <w:rsid w:val="003E3A7B"/>
    <w:rsid w:val="003E3BDC"/>
    <w:rsid w:val="003E42DF"/>
    <w:rsid w:val="003E4676"/>
    <w:rsid w:val="003E4C18"/>
    <w:rsid w:val="003E5B1D"/>
    <w:rsid w:val="003E5D67"/>
    <w:rsid w:val="003E665E"/>
    <w:rsid w:val="003E6F4C"/>
    <w:rsid w:val="003E7415"/>
    <w:rsid w:val="003E7A50"/>
    <w:rsid w:val="003E7BBF"/>
    <w:rsid w:val="003E7C80"/>
    <w:rsid w:val="003E7C8F"/>
    <w:rsid w:val="003F01E6"/>
    <w:rsid w:val="003F058B"/>
    <w:rsid w:val="003F075B"/>
    <w:rsid w:val="003F08FB"/>
    <w:rsid w:val="003F1211"/>
    <w:rsid w:val="003F1608"/>
    <w:rsid w:val="003F2149"/>
    <w:rsid w:val="003F252F"/>
    <w:rsid w:val="003F2678"/>
    <w:rsid w:val="003F32CC"/>
    <w:rsid w:val="003F331F"/>
    <w:rsid w:val="003F3378"/>
    <w:rsid w:val="003F352C"/>
    <w:rsid w:val="003F4A19"/>
    <w:rsid w:val="003F5ABC"/>
    <w:rsid w:val="003F5D1E"/>
    <w:rsid w:val="003F6101"/>
    <w:rsid w:val="003F620E"/>
    <w:rsid w:val="003F64FD"/>
    <w:rsid w:val="003F70D2"/>
    <w:rsid w:val="003F773B"/>
    <w:rsid w:val="003F78CE"/>
    <w:rsid w:val="003F7A8A"/>
    <w:rsid w:val="003F7F02"/>
    <w:rsid w:val="004006AC"/>
    <w:rsid w:val="00400AC3"/>
    <w:rsid w:val="004010B2"/>
    <w:rsid w:val="00401496"/>
    <w:rsid w:val="004015AA"/>
    <w:rsid w:val="004015D7"/>
    <w:rsid w:val="004016DF"/>
    <w:rsid w:val="00401D8B"/>
    <w:rsid w:val="0040269A"/>
    <w:rsid w:val="00402937"/>
    <w:rsid w:val="00402F90"/>
    <w:rsid w:val="00403348"/>
    <w:rsid w:val="0040338E"/>
    <w:rsid w:val="004036FF"/>
    <w:rsid w:val="00403A1A"/>
    <w:rsid w:val="0040426F"/>
    <w:rsid w:val="00404430"/>
    <w:rsid w:val="004046A1"/>
    <w:rsid w:val="00405343"/>
    <w:rsid w:val="004056BD"/>
    <w:rsid w:val="0040590E"/>
    <w:rsid w:val="00405B49"/>
    <w:rsid w:val="0040641B"/>
    <w:rsid w:val="00406454"/>
    <w:rsid w:val="0040648A"/>
    <w:rsid w:val="004064D5"/>
    <w:rsid w:val="00406B52"/>
    <w:rsid w:val="00406DEC"/>
    <w:rsid w:val="00406F00"/>
    <w:rsid w:val="00406F8F"/>
    <w:rsid w:val="00407052"/>
    <w:rsid w:val="004070CD"/>
    <w:rsid w:val="004070F8"/>
    <w:rsid w:val="004077D9"/>
    <w:rsid w:val="00410828"/>
    <w:rsid w:val="004109E4"/>
    <w:rsid w:val="004116A9"/>
    <w:rsid w:val="004116C7"/>
    <w:rsid w:val="0041179A"/>
    <w:rsid w:val="00411967"/>
    <w:rsid w:val="00411982"/>
    <w:rsid w:val="0041243D"/>
    <w:rsid w:val="0041288F"/>
    <w:rsid w:val="00412B44"/>
    <w:rsid w:val="00412D7C"/>
    <w:rsid w:val="00413544"/>
    <w:rsid w:val="004137A6"/>
    <w:rsid w:val="004138F8"/>
    <w:rsid w:val="00413C86"/>
    <w:rsid w:val="00413CB4"/>
    <w:rsid w:val="00414118"/>
    <w:rsid w:val="00414790"/>
    <w:rsid w:val="00414997"/>
    <w:rsid w:val="00414DB8"/>
    <w:rsid w:val="00414F18"/>
    <w:rsid w:val="00415A0D"/>
    <w:rsid w:val="00415ADC"/>
    <w:rsid w:val="00415CDF"/>
    <w:rsid w:val="00415EF3"/>
    <w:rsid w:val="00416185"/>
    <w:rsid w:val="00416ED5"/>
    <w:rsid w:val="004171E5"/>
    <w:rsid w:val="004172C2"/>
    <w:rsid w:val="0041736F"/>
    <w:rsid w:val="004176D0"/>
    <w:rsid w:val="00417B41"/>
    <w:rsid w:val="00420333"/>
    <w:rsid w:val="004205D4"/>
    <w:rsid w:val="00420749"/>
    <w:rsid w:val="00420B11"/>
    <w:rsid w:val="00420F55"/>
    <w:rsid w:val="00421461"/>
    <w:rsid w:val="00421924"/>
    <w:rsid w:val="00421952"/>
    <w:rsid w:val="00421E10"/>
    <w:rsid w:val="00421FAE"/>
    <w:rsid w:val="00422AB7"/>
    <w:rsid w:val="00423AEF"/>
    <w:rsid w:val="00423FA4"/>
    <w:rsid w:val="004240CB"/>
    <w:rsid w:val="00424C83"/>
    <w:rsid w:val="00424D8F"/>
    <w:rsid w:val="00424FA5"/>
    <w:rsid w:val="00424FAC"/>
    <w:rsid w:val="00425643"/>
    <w:rsid w:val="004264F3"/>
    <w:rsid w:val="0042651D"/>
    <w:rsid w:val="004269C5"/>
    <w:rsid w:val="00426D50"/>
    <w:rsid w:val="00427189"/>
    <w:rsid w:val="004271FE"/>
    <w:rsid w:val="004272B7"/>
    <w:rsid w:val="0042738E"/>
    <w:rsid w:val="004276B1"/>
    <w:rsid w:val="004278CE"/>
    <w:rsid w:val="00427C2E"/>
    <w:rsid w:val="004302AE"/>
    <w:rsid w:val="004306DE"/>
    <w:rsid w:val="00430CE6"/>
    <w:rsid w:val="00430E3E"/>
    <w:rsid w:val="004313A9"/>
    <w:rsid w:val="004315FA"/>
    <w:rsid w:val="00432132"/>
    <w:rsid w:val="0043233D"/>
    <w:rsid w:val="004325CB"/>
    <w:rsid w:val="0043263E"/>
    <w:rsid w:val="00432B81"/>
    <w:rsid w:val="00432F80"/>
    <w:rsid w:val="0043369E"/>
    <w:rsid w:val="00433793"/>
    <w:rsid w:val="00433CEC"/>
    <w:rsid w:val="00433E6B"/>
    <w:rsid w:val="00434250"/>
    <w:rsid w:val="00434F2B"/>
    <w:rsid w:val="00435245"/>
    <w:rsid w:val="0043597B"/>
    <w:rsid w:val="00435EE3"/>
    <w:rsid w:val="00436986"/>
    <w:rsid w:val="00436B56"/>
    <w:rsid w:val="00436F06"/>
    <w:rsid w:val="00436F18"/>
    <w:rsid w:val="00437A14"/>
    <w:rsid w:val="00437CEA"/>
    <w:rsid w:val="00437EF5"/>
    <w:rsid w:val="00440229"/>
    <w:rsid w:val="0044082A"/>
    <w:rsid w:val="00440A75"/>
    <w:rsid w:val="00440D59"/>
    <w:rsid w:val="00441937"/>
    <w:rsid w:val="00442495"/>
    <w:rsid w:val="00442EDA"/>
    <w:rsid w:val="004430D6"/>
    <w:rsid w:val="00443162"/>
    <w:rsid w:val="004436CD"/>
    <w:rsid w:val="00443CBD"/>
    <w:rsid w:val="00443D2D"/>
    <w:rsid w:val="00443D3C"/>
    <w:rsid w:val="00443EDD"/>
    <w:rsid w:val="00444944"/>
    <w:rsid w:val="00445352"/>
    <w:rsid w:val="00445688"/>
    <w:rsid w:val="004456F6"/>
    <w:rsid w:val="00445900"/>
    <w:rsid w:val="00445955"/>
    <w:rsid w:val="00445C48"/>
    <w:rsid w:val="0044606B"/>
    <w:rsid w:val="0044623A"/>
    <w:rsid w:val="00446A83"/>
    <w:rsid w:val="0044738E"/>
    <w:rsid w:val="004474BE"/>
    <w:rsid w:val="00447617"/>
    <w:rsid w:val="00450215"/>
    <w:rsid w:val="0045092D"/>
    <w:rsid w:val="004509EC"/>
    <w:rsid w:val="00450D22"/>
    <w:rsid w:val="00450F48"/>
    <w:rsid w:val="00450F6D"/>
    <w:rsid w:val="00450FAA"/>
    <w:rsid w:val="004511E9"/>
    <w:rsid w:val="00451BEE"/>
    <w:rsid w:val="004520CB"/>
    <w:rsid w:val="00452185"/>
    <w:rsid w:val="00452839"/>
    <w:rsid w:val="0045288A"/>
    <w:rsid w:val="004529ED"/>
    <w:rsid w:val="004530EA"/>
    <w:rsid w:val="0045399E"/>
    <w:rsid w:val="00453C77"/>
    <w:rsid w:val="00454162"/>
    <w:rsid w:val="0045422D"/>
    <w:rsid w:val="0045427C"/>
    <w:rsid w:val="00454D86"/>
    <w:rsid w:val="004557AB"/>
    <w:rsid w:val="00455817"/>
    <w:rsid w:val="00455FB4"/>
    <w:rsid w:val="0045623B"/>
    <w:rsid w:val="0045630B"/>
    <w:rsid w:val="00456362"/>
    <w:rsid w:val="0045657B"/>
    <w:rsid w:val="00456675"/>
    <w:rsid w:val="00456BBB"/>
    <w:rsid w:val="004573B1"/>
    <w:rsid w:val="00457520"/>
    <w:rsid w:val="00457DAF"/>
    <w:rsid w:val="00457FE6"/>
    <w:rsid w:val="004601F2"/>
    <w:rsid w:val="00460565"/>
    <w:rsid w:val="0046094E"/>
    <w:rsid w:val="00461198"/>
    <w:rsid w:val="0046137A"/>
    <w:rsid w:val="004615A7"/>
    <w:rsid w:val="0046164D"/>
    <w:rsid w:val="0046165C"/>
    <w:rsid w:val="00461D78"/>
    <w:rsid w:val="004626EB"/>
    <w:rsid w:val="00462B3A"/>
    <w:rsid w:val="004639F3"/>
    <w:rsid w:val="0046429D"/>
    <w:rsid w:val="004650A9"/>
    <w:rsid w:val="00465396"/>
    <w:rsid w:val="004654D2"/>
    <w:rsid w:val="00465CA4"/>
    <w:rsid w:val="00465CBF"/>
    <w:rsid w:val="00466154"/>
    <w:rsid w:val="0046616A"/>
    <w:rsid w:val="00466FDC"/>
    <w:rsid w:val="0046702D"/>
    <w:rsid w:val="004676B4"/>
    <w:rsid w:val="0047027B"/>
    <w:rsid w:val="004708D5"/>
    <w:rsid w:val="00470906"/>
    <w:rsid w:val="00470B13"/>
    <w:rsid w:val="0047139C"/>
    <w:rsid w:val="004713A5"/>
    <w:rsid w:val="0047156D"/>
    <w:rsid w:val="00471869"/>
    <w:rsid w:val="00471CFE"/>
    <w:rsid w:val="00472307"/>
    <w:rsid w:val="0047265F"/>
    <w:rsid w:val="0047281A"/>
    <w:rsid w:val="00472BD6"/>
    <w:rsid w:val="00473637"/>
    <w:rsid w:val="004736A8"/>
    <w:rsid w:val="0047432F"/>
    <w:rsid w:val="00475029"/>
    <w:rsid w:val="00475582"/>
    <w:rsid w:val="00475809"/>
    <w:rsid w:val="00475BA1"/>
    <w:rsid w:val="004769E0"/>
    <w:rsid w:val="00476D70"/>
    <w:rsid w:val="00476FD7"/>
    <w:rsid w:val="0047706E"/>
    <w:rsid w:val="0047799B"/>
    <w:rsid w:val="00477D8C"/>
    <w:rsid w:val="00480C25"/>
    <w:rsid w:val="00480F23"/>
    <w:rsid w:val="004811E3"/>
    <w:rsid w:val="004813AE"/>
    <w:rsid w:val="0048173F"/>
    <w:rsid w:val="00482EC0"/>
    <w:rsid w:val="00483A33"/>
    <w:rsid w:val="00483DAE"/>
    <w:rsid w:val="0048419A"/>
    <w:rsid w:val="004844B7"/>
    <w:rsid w:val="0048612C"/>
    <w:rsid w:val="00486537"/>
    <w:rsid w:val="004865FE"/>
    <w:rsid w:val="00486FA4"/>
    <w:rsid w:val="0048712C"/>
    <w:rsid w:val="0049016B"/>
    <w:rsid w:val="00490988"/>
    <w:rsid w:val="00491813"/>
    <w:rsid w:val="00491D08"/>
    <w:rsid w:val="004920F1"/>
    <w:rsid w:val="00492172"/>
    <w:rsid w:val="00492D7E"/>
    <w:rsid w:val="00493101"/>
    <w:rsid w:val="00494C4E"/>
    <w:rsid w:val="004952EA"/>
    <w:rsid w:val="00495903"/>
    <w:rsid w:val="00495CBC"/>
    <w:rsid w:val="0049601C"/>
    <w:rsid w:val="00496185"/>
    <w:rsid w:val="004965FA"/>
    <w:rsid w:val="0049752C"/>
    <w:rsid w:val="00497587"/>
    <w:rsid w:val="00497723"/>
    <w:rsid w:val="00497DA9"/>
    <w:rsid w:val="00497F1C"/>
    <w:rsid w:val="004A0100"/>
    <w:rsid w:val="004A010A"/>
    <w:rsid w:val="004A0D89"/>
    <w:rsid w:val="004A1121"/>
    <w:rsid w:val="004A1D92"/>
    <w:rsid w:val="004A23CF"/>
    <w:rsid w:val="004A2615"/>
    <w:rsid w:val="004A3187"/>
    <w:rsid w:val="004A3193"/>
    <w:rsid w:val="004A377F"/>
    <w:rsid w:val="004A38E9"/>
    <w:rsid w:val="004A523A"/>
    <w:rsid w:val="004A5506"/>
    <w:rsid w:val="004A59B4"/>
    <w:rsid w:val="004A5B4C"/>
    <w:rsid w:val="004A67F5"/>
    <w:rsid w:val="004A699C"/>
    <w:rsid w:val="004A6A7B"/>
    <w:rsid w:val="004A752E"/>
    <w:rsid w:val="004A777B"/>
    <w:rsid w:val="004A7C08"/>
    <w:rsid w:val="004B0196"/>
    <w:rsid w:val="004B0323"/>
    <w:rsid w:val="004B049C"/>
    <w:rsid w:val="004B06FB"/>
    <w:rsid w:val="004B0905"/>
    <w:rsid w:val="004B09C7"/>
    <w:rsid w:val="004B0AFF"/>
    <w:rsid w:val="004B0E7B"/>
    <w:rsid w:val="004B154E"/>
    <w:rsid w:val="004B2542"/>
    <w:rsid w:val="004B3508"/>
    <w:rsid w:val="004B351C"/>
    <w:rsid w:val="004B3E84"/>
    <w:rsid w:val="004B4D49"/>
    <w:rsid w:val="004B4F15"/>
    <w:rsid w:val="004B59D9"/>
    <w:rsid w:val="004B64CC"/>
    <w:rsid w:val="004B6D91"/>
    <w:rsid w:val="004B71A7"/>
    <w:rsid w:val="004B743B"/>
    <w:rsid w:val="004B75D7"/>
    <w:rsid w:val="004B768B"/>
    <w:rsid w:val="004B780E"/>
    <w:rsid w:val="004B7A05"/>
    <w:rsid w:val="004C021A"/>
    <w:rsid w:val="004C0459"/>
    <w:rsid w:val="004C06FD"/>
    <w:rsid w:val="004C0741"/>
    <w:rsid w:val="004C08EE"/>
    <w:rsid w:val="004C092E"/>
    <w:rsid w:val="004C13FB"/>
    <w:rsid w:val="004C1C4B"/>
    <w:rsid w:val="004C2022"/>
    <w:rsid w:val="004C2A3B"/>
    <w:rsid w:val="004C2E62"/>
    <w:rsid w:val="004C2EC0"/>
    <w:rsid w:val="004C2FC1"/>
    <w:rsid w:val="004C3228"/>
    <w:rsid w:val="004C454E"/>
    <w:rsid w:val="004C4BC0"/>
    <w:rsid w:val="004C5882"/>
    <w:rsid w:val="004C5A24"/>
    <w:rsid w:val="004C5EA0"/>
    <w:rsid w:val="004C6180"/>
    <w:rsid w:val="004C6621"/>
    <w:rsid w:val="004C7023"/>
    <w:rsid w:val="004C71DF"/>
    <w:rsid w:val="004D0254"/>
    <w:rsid w:val="004D0BA8"/>
    <w:rsid w:val="004D1242"/>
    <w:rsid w:val="004D154E"/>
    <w:rsid w:val="004D170C"/>
    <w:rsid w:val="004D247D"/>
    <w:rsid w:val="004D3591"/>
    <w:rsid w:val="004D39A5"/>
    <w:rsid w:val="004D3C6F"/>
    <w:rsid w:val="004D4389"/>
    <w:rsid w:val="004D45B7"/>
    <w:rsid w:val="004D48FF"/>
    <w:rsid w:val="004D4A6E"/>
    <w:rsid w:val="004D4B9A"/>
    <w:rsid w:val="004D5234"/>
    <w:rsid w:val="004D52B1"/>
    <w:rsid w:val="004D5C0D"/>
    <w:rsid w:val="004D6465"/>
    <w:rsid w:val="004D6537"/>
    <w:rsid w:val="004D68A6"/>
    <w:rsid w:val="004D6E49"/>
    <w:rsid w:val="004D6F65"/>
    <w:rsid w:val="004D726E"/>
    <w:rsid w:val="004D733A"/>
    <w:rsid w:val="004D737E"/>
    <w:rsid w:val="004D76F1"/>
    <w:rsid w:val="004D7B28"/>
    <w:rsid w:val="004D7BA9"/>
    <w:rsid w:val="004D7D35"/>
    <w:rsid w:val="004E0189"/>
    <w:rsid w:val="004E0C21"/>
    <w:rsid w:val="004E15E9"/>
    <w:rsid w:val="004E1BAC"/>
    <w:rsid w:val="004E1C9C"/>
    <w:rsid w:val="004E24A1"/>
    <w:rsid w:val="004E27B0"/>
    <w:rsid w:val="004E32F0"/>
    <w:rsid w:val="004E3499"/>
    <w:rsid w:val="004E3A45"/>
    <w:rsid w:val="004E3D68"/>
    <w:rsid w:val="004E4ADA"/>
    <w:rsid w:val="004E4B16"/>
    <w:rsid w:val="004E4BA1"/>
    <w:rsid w:val="004E5C5C"/>
    <w:rsid w:val="004E6230"/>
    <w:rsid w:val="004E6288"/>
    <w:rsid w:val="004E64D0"/>
    <w:rsid w:val="004E6858"/>
    <w:rsid w:val="004E6A01"/>
    <w:rsid w:val="004E6D8D"/>
    <w:rsid w:val="004E6E8B"/>
    <w:rsid w:val="004E6FC6"/>
    <w:rsid w:val="004E7093"/>
    <w:rsid w:val="004E70EA"/>
    <w:rsid w:val="004E73A1"/>
    <w:rsid w:val="004E73CD"/>
    <w:rsid w:val="004E746B"/>
    <w:rsid w:val="004E7666"/>
    <w:rsid w:val="004E78A2"/>
    <w:rsid w:val="004F0706"/>
    <w:rsid w:val="004F0C2C"/>
    <w:rsid w:val="004F108F"/>
    <w:rsid w:val="004F14C1"/>
    <w:rsid w:val="004F15B0"/>
    <w:rsid w:val="004F1CB5"/>
    <w:rsid w:val="004F25BE"/>
    <w:rsid w:val="004F296D"/>
    <w:rsid w:val="004F306B"/>
    <w:rsid w:val="004F3353"/>
    <w:rsid w:val="004F36E6"/>
    <w:rsid w:val="004F3A2A"/>
    <w:rsid w:val="004F3B50"/>
    <w:rsid w:val="004F4024"/>
    <w:rsid w:val="004F4AF3"/>
    <w:rsid w:val="004F4EBB"/>
    <w:rsid w:val="004F634C"/>
    <w:rsid w:val="004F6952"/>
    <w:rsid w:val="004F6C8A"/>
    <w:rsid w:val="004F7361"/>
    <w:rsid w:val="004F7D60"/>
    <w:rsid w:val="004F7F97"/>
    <w:rsid w:val="00500518"/>
    <w:rsid w:val="0050096A"/>
    <w:rsid w:val="005009AC"/>
    <w:rsid w:val="00500C48"/>
    <w:rsid w:val="005013BE"/>
    <w:rsid w:val="00501459"/>
    <w:rsid w:val="00501466"/>
    <w:rsid w:val="005028B8"/>
    <w:rsid w:val="0050298B"/>
    <w:rsid w:val="00502C28"/>
    <w:rsid w:val="00502D8A"/>
    <w:rsid w:val="00502DCF"/>
    <w:rsid w:val="00503768"/>
    <w:rsid w:val="00503B07"/>
    <w:rsid w:val="00503F43"/>
    <w:rsid w:val="005051EB"/>
    <w:rsid w:val="005059A1"/>
    <w:rsid w:val="005068B7"/>
    <w:rsid w:val="005076F1"/>
    <w:rsid w:val="00507878"/>
    <w:rsid w:val="00507DFC"/>
    <w:rsid w:val="00510C67"/>
    <w:rsid w:val="005119C1"/>
    <w:rsid w:val="00511F97"/>
    <w:rsid w:val="005120B8"/>
    <w:rsid w:val="00512219"/>
    <w:rsid w:val="00512609"/>
    <w:rsid w:val="0051279B"/>
    <w:rsid w:val="00512A4C"/>
    <w:rsid w:val="00512BC3"/>
    <w:rsid w:val="00512D63"/>
    <w:rsid w:val="00512E2B"/>
    <w:rsid w:val="00513A2E"/>
    <w:rsid w:val="00513A63"/>
    <w:rsid w:val="0051456C"/>
    <w:rsid w:val="005146EF"/>
    <w:rsid w:val="00514849"/>
    <w:rsid w:val="00514895"/>
    <w:rsid w:val="005148A1"/>
    <w:rsid w:val="00514C58"/>
    <w:rsid w:val="00515505"/>
    <w:rsid w:val="005158F7"/>
    <w:rsid w:val="00515B7A"/>
    <w:rsid w:val="00516093"/>
    <w:rsid w:val="005160F5"/>
    <w:rsid w:val="005162A9"/>
    <w:rsid w:val="0051635C"/>
    <w:rsid w:val="00516417"/>
    <w:rsid w:val="00516B34"/>
    <w:rsid w:val="0051745C"/>
    <w:rsid w:val="005176D5"/>
    <w:rsid w:val="00517CBF"/>
    <w:rsid w:val="005203AE"/>
    <w:rsid w:val="005203BA"/>
    <w:rsid w:val="00520A88"/>
    <w:rsid w:val="00520EB9"/>
    <w:rsid w:val="00520EE8"/>
    <w:rsid w:val="00521069"/>
    <w:rsid w:val="00521127"/>
    <w:rsid w:val="00521496"/>
    <w:rsid w:val="00521506"/>
    <w:rsid w:val="00521548"/>
    <w:rsid w:val="00522979"/>
    <w:rsid w:val="00522A7B"/>
    <w:rsid w:val="00522A9E"/>
    <w:rsid w:val="00524798"/>
    <w:rsid w:val="00524BAC"/>
    <w:rsid w:val="00524EE8"/>
    <w:rsid w:val="005251E3"/>
    <w:rsid w:val="0052557A"/>
    <w:rsid w:val="005268C6"/>
    <w:rsid w:val="00526C00"/>
    <w:rsid w:val="00526D82"/>
    <w:rsid w:val="00527177"/>
    <w:rsid w:val="005271F8"/>
    <w:rsid w:val="0052733A"/>
    <w:rsid w:val="0052733B"/>
    <w:rsid w:val="00527538"/>
    <w:rsid w:val="00527A29"/>
    <w:rsid w:val="00527A3E"/>
    <w:rsid w:val="00527C73"/>
    <w:rsid w:val="0053040E"/>
    <w:rsid w:val="00530518"/>
    <w:rsid w:val="00530998"/>
    <w:rsid w:val="005310DD"/>
    <w:rsid w:val="00531517"/>
    <w:rsid w:val="00531C49"/>
    <w:rsid w:val="00531F3F"/>
    <w:rsid w:val="00532234"/>
    <w:rsid w:val="005323D5"/>
    <w:rsid w:val="005323D8"/>
    <w:rsid w:val="005325CE"/>
    <w:rsid w:val="005327E9"/>
    <w:rsid w:val="0053295E"/>
    <w:rsid w:val="00532C76"/>
    <w:rsid w:val="00533575"/>
    <w:rsid w:val="00533DE9"/>
    <w:rsid w:val="005347A9"/>
    <w:rsid w:val="00534919"/>
    <w:rsid w:val="005349A7"/>
    <w:rsid w:val="0053560D"/>
    <w:rsid w:val="00535771"/>
    <w:rsid w:val="00535849"/>
    <w:rsid w:val="005358BC"/>
    <w:rsid w:val="00535BBC"/>
    <w:rsid w:val="00535D23"/>
    <w:rsid w:val="00535F97"/>
    <w:rsid w:val="00536649"/>
    <w:rsid w:val="00536AE9"/>
    <w:rsid w:val="00536B85"/>
    <w:rsid w:val="005373AE"/>
    <w:rsid w:val="0053753A"/>
    <w:rsid w:val="00537952"/>
    <w:rsid w:val="00540276"/>
    <w:rsid w:val="00540E2D"/>
    <w:rsid w:val="00541050"/>
    <w:rsid w:val="005413AE"/>
    <w:rsid w:val="00541FCC"/>
    <w:rsid w:val="0054204C"/>
    <w:rsid w:val="0054233E"/>
    <w:rsid w:val="005423DC"/>
    <w:rsid w:val="00542A11"/>
    <w:rsid w:val="00542A73"/>
    <w:rsid w:val="00542B8F"/>
    <w:rsid w:val="00543641"/>
    <w:rsid w:val="00543EBD"/>
    <w:rsid w:val="005440AD"/>
    <w:rsid w:val="005440AE"/>
    <w:rsid w:val="0054427B"/>
    <w:rsid w:val="005447CE"/>
    <w:rsid w:val="00544808"/>
    <w:rsid w:val="00544864"/>
    <w:rsid w:val="00544AF7"/>
    <w:rsid w:val="00545914"/>
    <w:rsid w:val="00545A0C"/>
    <w:rsid w:val="00545B73"/>
    <w:rsid w:val="00545EB2"/>
    <w:rsid w:val="0054610A"/>
    <w:rsid w:val="00546607"/>
    <w:rsid w:val="00547711"/>
    <w:rsid w:val="00547751"/>
    <w:rsid w:val="005477D8"/>
    <w:rsid w:val="00547C8E"/>
    <w:rsid w:val="00547CD6"/>
    <w:rsid w:val="00547E37"/>
    <w:rsid w:val="005508CF"/>
    <w:rsid w:val="0055214D"/>
    <w:rsid w:val="00552571"/>
    <w:rsid w:val="0055272D"/>
    <w:rsid w:val="00552DD6"/>
    <w:rsid w:val="00552EE0"/>
    <w:rsid w:val="00553237"/>
    <w:rsid w:val="00553328"/>
    <w:rsid w:val="00553C08"/>
    <w:rsid w:val="00553E34"/>
    <w:rsid w:val="005545FD"/>
    <w:rsid w:val="00554B3F"/>
    <w:rsid w:val="00555B0E"/>
    <w:rsid w:val="00555C84"/>
    <w:rsid w:val="0055607C"/>
    <w:rsid w:val="0055689C"/>
    <w:rsid w:val="00556937"/>
    <w:rsid w:val="005569BF"/>
    <w:rsid w:val="00556A06"/>
    <w:rsid w:val="00556AC7"/>
    <w:rsid w:val="005577C0"/>
    <w:rsid w:val="00557B4C"/>
    <w:rsid w:val="00557DC0"/>
    <w:rsid w:val="00560E88"/>
    <w:rsid w:val="00561079"/>
    <w:rsid w:val="005610EC"/>
    <w:rsid w:val="005613DB"/>
    <w:rsid w:val="005617FB"/>
    <w:rsid w:val="00561A5E"/>
    <w:rsid w:val="00561EDF"/>
    <w:rsid w:val="0056239A"/>
    <w:rsid w:val="0056289F"/>
    <w:rsid w:val="00563A1C"/>
    <w:rsid w:val="00563C3F"/>
    <w:rsid w:val="005643BD"/>
    <w:rsid w:val="00564C22"/>
    <w:rsid w:val="00564FD1"/>
    <w:rsid w:val="005651AD"/>
    <w:rsid w:val="00565567"/>
    <w:rsid w:val="00565600"/>
    <w:rsid w:val="00565B0E"/>
    <w:rsid w:val="00566A8C"/>
    <w:rsid w:val="00566AA6"/>
    <w:rsid w:val="00567012"/>
    <w:rsid w:val="00567626"/>
    <w:rsid w:val="00567C55"/>
    <w:rsid w:val="005703ED"/>
    <w:rsid w:val="00570B5E"/>
    <w:rsid w:val="00570C6E"/>
    <w:rsid w:val="00570DF2"/>
    <w:rsid w:val="00570E76"/>
    <w:rsid w:val="00570F7D"/>
    <w:rsid w:val="005710A9"/>
    <w:rsid w:val="005714B0"/>
    <w:rsid w:val="00571C7B"/>
    <w:rsid w:val="00571E47"/>
    <w:rsid w:val="00571F41"/>
    <w:rsid w:val="00572110"/>
    <w:rsid w:val="005721AB"/>
    <w:rsid w:val="005722A3"/>
    <w:rsid w:val="005724AE"/>
    <w:rsid w:val="00572647"/>
    <w:rsid w:val="00572716"/>
    <w:rsid w:val="0057274A"/>
    <w:rsid w:val="00572E81"/>
    <w:rsid w:val="00573178"/>
    <w:rsid w:val="0057386E"/>
    <w:rsid w:val="005748A4"/>
    <w:rsid w:val="005748EA"/>
    <w:rsid w:val="00574C64"/>
    <w:rsid w:val="005752C8"/>
    <w:rsid w:val="00575874"/>
    <w:rsid w:val="00575CBD"/>
    <w:rsid w:val="005760B0"/>
    <w:rsid w:val="00576353"/>
    <w:rsid w:val="00576846"/>
    <w:rsid w:val="00576947"/>
    <w:rsid w:val="00577361"/>
    <w:rsid w:val="005809BD"/>
    <w:rsid w:val="00580C1C"/>
    <w:rsid w:val="00582196"/>
    <w:rsid w:val="005826A9"/>
    <w:rsid w:val="0058278A"/>
    <w:rsid w:val="0058294A"/>
    <w:rsid w:val="00582CB5"/>
    <w:rsid w:val="00583E48"/>
    <w:rsid w:val="00583FDD"/>
    <w:rsid w:val="00584074"/>
    <w:rsid w:val="0058443A"/>
    <w:rsid w:val="00586315"/>
    <w:rsid w:val="00586851"/>
    <w:rsid w:val="00586D5F"/>
    <w:rsid w:val="00587617"/>
    <w:rsid w:val="00587961"/>
    <w:rsid w:val="00590BFB"/>
    <w:rsid w:val="00590CF9"/>
    <w:rsid w:val="00591383"/>
    <w:rsid w:val="0059156F"/>
    <w:rsid w:val="005918B3"/>
    <w:rsid w:val="00591BB5"/>
    <w:rsid w:val="00591D5E"/>
    <w:rsid w:val="00591D91"/>
    <w:rsid w:val="00592382"/>
    <w:rsid w:val="0059248A"/>
    <w:rsid w:val="005938EC"/>
    <w:rsid w:val="00593A0E"/>
    <w:rsid w:val="00593BA4"/>
    <w:rsid w:val="0059403B"/>
    <w:rsid w:val="005945F2"/>
    <w:rsid w:val="00594D71"/>
    <w:rsid w:val="00594F54"/>
    <w:rsid w:val="005956A5"/>
    <w:rsid w:val="0059578E"/>
    <w:rsid w:val="00595EFF"/>
    <w:rsid w:val="005965F8"/>
    <w:rsid w:val="00596B43"/>
    <w:rsid w:val="00596C53"/>
    <w:rsid w:val="00597A84"/>
    <w:rsid w:val="00597FF4"/>
    <w:rsid w:val="005A0283"/>
    <w:rsid w:val="005A0503"/>
    <w:rsid w:val="005A0604"/>
    <w:rsid w:val="005A0BF3"/>
    <w:rsid w:val="005A16FD"/>
    <w:rsid w:val="005A1D1A"/>
    <w:rsid w:val="005A2547"/>
    <w:rsid w:val="005A26EE"/>
    <w:rsid w:val="005A3451"/>
    <w:rsid w:val="005A372F"/>
    <w:rsid w:val="005A3E78"/>
    <w:rsid w:val="005A40E6"/>
    <w:rsid w:val="005A43E6"/>
    <w:rsid w:val="005A4619"/>
    <w:rsid w:val="005A4ED9"/>
    <w:rsid w:val="005A519C"/>
    <w:rsid w:val="005A5A27"/>
    <w:rsid w:val="005A5A29"/>
    <w:rsid w:val="005A6026"/>
    <w:rsid w:val="005A6153"/>
    <w:rsid w:val="005A6493"/>
    <w:rsid w:val="005A6C39"/>
    <w:rsid w:val="005A7115"/>
    <w:rsid w:val="005A726D"/>
    <w:rsid w:val="005A7362"/>
    <w:rsid w:val="005A7549"/>
    <w:rsid w:val="005A7FB5"/>
    <w:rsid w:val="005B0466"/>
    <w:rsid w:val="005B10B3"/>
    <w:rsid w:val="005B17A9"/>
    <w:rsid w:val="005B1BDF"/>
    <w:rsid w:val="005B1CDE"/>
    <w:rsid w:val="005B2077"/>
    <w:rsid w:val="005B2334"/>
    <w:rsid w:val="005B2455"/>
    <w:rsid w:val="005B2524"/>
    <w:rsid w:val="005B25CE"/>
    <w:rsid w:val="005B2621"/>
    <w:rsid w:val="005B27E9"/>
    <w:rsid w:val="005B2A91"/>
    <w:rsid w:val="005B2FC1"/>
    <w:rsid w:val="005B33C9"/>
    <w:rsid w:val="005B41AE"/>
    <w:rsid w:val="005B4571"/>
    <w:rsid w:val="005B60E4"/>
    <w:rsid w:val="005B6238"/>
    <w:rsid w:val="005B626C"/>
    <w:rsid w:val="005B6287"/>
    <w:rsid w:val="005B6495"/>
    <w:rsid w:val="005B6542"/>
    <w:rsid w:val="005B68BA"/>
    <w:rsid w:val="005B6A7D"/>
    <w:rsid w:val="005B6B0F"/>
    <w:rsid w:val="005B707B"/>
    <w:rsid w:val="005B7088"/>
    <w:rsid w:val="005B7108"/>
    <w:rsid w:val="005B71EB"/>
    <w:rsid w:val="005B74BF"/>
    <w:rsid w:val="005B755D"/>
    <w:rsid w:val="005B75AB"/>
    <w:rsid w:val="005B7727"/>
    <w:rsid w:val="005B7B5F"/>
    <w:rsid w:val="005B7ECB"/>
    <w:rsid w:val="005C07EA"/>
    <w:rsid w:val="005C0910"/>
    <w:rsid w:val="005C0D6D"/>
    <w:rsid w:val="005C1123"/>
    <w:rsid w:val="005C18D0"/>
    <w:rsid w:val="005C1F92"/>
    <w:rsid w:val="005C271E"/>
    <w:rsid w:val="005C31C9"/>
    <w:rsid w:val="005C3C5A"/>
    <w:rsid w:val="005C3DC4"/>
    <w:rsid w:val="005C4270"/>
    <w:rsid w:val="005C43E0"/>
    <w:rsid w:val="005C4671"/>
    <w:rsid w:val="005C4920"/>
    <w:rsid w:val="005C4B77"/>
    <w:rsid w:val="005C50A9"/>
    <w:rsid w:val="005C5717"/>
    <w:rsid w:val="005C57F3"/>
    <w:rsid w:val="005C5C72"/>
    <w:rsid w:val="005C6043"/>
    <w:rsid w:val="005C6C1C"/>
    <w:rsid w:val="005C6E60"/>
    <w:rsid w:val="005C6FCA"/>
    <w:rsid w:val="005C6FE9"/>
    <w:rsid w:val="005C73CC"/>
    <w:rsid w:val="005C7414"/>
    <w:rsid w:val="005C7805"/>
    <w:rsid w:val="005C7F2E"/>
    <w:rsid w:val="005D0317"/>
    <w:rsid w:val="005D03A9"/>
    <w:rsid w:val="005D044F"/>
    <w:rsid w:val="005D057C"/>
    <w:rsid w:val="005D0A12"/>
    <w:rsid w:val="005D13A2"/>
    <w:rsid w:val="005D15EE"/>
    <w:rsid w:val="005D1E89"/>
    <w:rsid w:val="005D24DF"/>
    <w:rsid w:val="005D254E"/>
    <w:rsid w:val="005D28DB"/>
    <w:rsid w:val="005D299E"/>
    <w:rsid w:val="005D2ADB"/>
    <w:rsid w:val="005D2B0E"/>
    <w:rsid w:val="005D3715"/>
    <w:rsid w:val="005D3B74"/>
    <w:rsid w:val="005D3C75"/>
    <w:rsid w:val="005D4060"/>
    <w:rsid w:val="005D432E"/>
    <w:rsid w:val="005D4777"/>
    <w:rsid w:val="005D4923"/>
    <w:rsid w:val="005D4C90"/>
    <w:rsid w:val="005D5717"/>
    <w:rsid w:val="005D5C07"/>
    <w:rsid w:val="005D5CA6"/>
    <w:rsid w:val="005D5F93"/>
    <w:rsid w:val="005D62AB"/>
    <w:rsid w:val="005D6388"/>
    <w:rsid w:val="005D67E3"/>
    <w:rsid w:val="005D67ED"/>
    <w:rsid w:val="005D6ADB"/>
    <w:rsid w:val="005D734C"/>
    <w:rsid w:val="005D76C3"/>
    <w:rsid w:val="005D7857"/>
    <w:rsid w:val="005E02AC"/>
    <w:rsid w:val="005E0332"/>
    <w:rsid w:val="005E15E3"/>
    <w:rsid w:val="005E1601"/>
    <w:rsid w:val="005E1AB2"/>
    <w:rsid w:val="005E235A"/>
    <w:rsid w:val="005E28DB"/>
    <w:rsid w:val="005E2A42"/>
    <w:rsid w:val="005E2B31"/>
    <w:rsid w:val="005E2D59"/>
    <w:rsid w:val="005E2D9B"/>
    <w:rsid w:val="005E2E7C"/>
    <w:rsid w:val="005E37F3"/>
    <w:rsid w:val="005E3D5B"/>
    <w:rsid w:val="005E40CF"/>
    <w:rsid w:val="005E4107"/>
    <w:rsid w:val="005E451F"/>
    <w:rsid w:val="005E50C8"/>
    <w:rsid w:val="005E5ED9"/>
    <w:rsid w:val="005E6470"/>
    <w:rsid w:val="005E74E4"/>
    <w:rsid w:val="005E79EE"/>
    <w:rsid w:val="005E7F76"/>
    <w:rsid w:val="005F050C"/>
    <w:rsid w:val="005F08B5"/>
    <w:rsid w:val="005F0966"/>
    <w:rsid w:val="005F0F04"/>
    <w:rsid w:val="005F122B"/>
    <w:rsid w:val="005F2229"/>
    <w:rsid w:val="005F22C1"/>
    <w:rsid w:val="005F232C"/>
    <w:rsid w:val="005F25CE"/>
    <w:rsid w:val="005F2C87"/>
    <w:rsid w:val="005F2D99"/>
    <w:rsid w:val="005F2F4C"/>
    <w:rsid w:val="005F37BB"/>
    <w:rsid w:val="005F389C"/>
    <w:rsid w:val="005F3DD0"/>
    <w:rsid w:val="005F43DE"/>
    <w:rsid w:val="005F44E6"/>
    <w:rsid w:val="005F4864"/>
    <w:rsid w:val="005F4883"/>
    <w:rsid w:val="005F4CC3"/>
    <w:rsid w:val="005F539F"/>
    <w:rsid w:val="005F56B3"/>
    <w:rsid w:val="005F5D19"/>
    <w:rsid w:val="005F63F2"/>
    <w:rsid w:val="005F6624"/>
    <w:rsid w:val="005F6999"/>
    <w:rsid w:val="005F70BF"/>
    <w:rsid w:val="005F799E"/>
    <w:rsid w:val="005F79B1"/>
    <w:rsid w:val="005F7A4C"/>
    <w:rsid w:val="006001F8"/>
    <w:rsid w:val="0060040B"/>
    <w:rsid w:val="00600B18"/>
    <w:rsid w:val="00600C03"/>
    <w:rsid w:val="00600F5A"/>
    <w:rsid w:val="00601148"/>
    <w:rsid w:val="00601CDB"/>
    <w:rsid w:val="00601FFE"/>
    <w:rsid w:val="006021DC"/>
    <w:rsid w:val="0060290D"/>
    <w:rsid w:val="0060295E"/>
    <w:rsid w:val="006029AF"/>
    <w:rsid w:val="00602EE6"/>
    <w:rsid w:val="006032B8"/>
    <w:rsid w:val="006033E4"/>
    <w:rsid w:val="0060365D"/>
    <w:rsid w:val="00603B7F"/>
    <w:rsid w:val="00603FCA"/>
    <w:rsid w:val="0060400B"/>
    <w:rsid w:val="0060453C"/>
    <w:rsid w:val="00604C5A"/>
    <w:rsid w:val="00604CF0"/>
    <w:rsid w:val="00604ED5"/>
    <w:rsid w:val="0060567D"/>
    <w:rsid w:val="00605763"/>
    <w:rsid w:val="0060585A"/>
    <w:rsid w:val="00605B10"/>
    <w:rsid w:val="00605B5D"/>
    <w:rsid w:val="00605E44"/>
    <w:rsid w:val="0060631E"/>
    <w:rsid w:val="0060677B"/>
    <w:rsid w:val="00606B86"/>
    <w:rsid w:val="00606CA2"/>
    <w:rsid w:val="00606F03"/>
    <w:rsid w:val="00607150"/>
    <w:rsid w:val="006077A5"/>
    <w:rsid w:val="00607961"/>
    <w:rsid w:val="00607D66"/>
    <w:rsid w:val="00607E02"/>
    <w:rsid w:val="006101D9"/>
    <w:rsid w:val="006109AB"/>
    <w:rsid w:val="00610A4E"/>
    <w:rsid w:val="006110CA"/>
    <w:rsid w:val="0061175F"/>
    <w:rsid w:val="006119A8"/>
    <w:rsid w:val="00612015"/>
    <w:rsid w:val="00613014"/>
    <w:rsid w:val="0061310A"/>
    <w:rsid w:val="006135AE"/>
    <w:rsid w:val="00613A15"/>
    <w:rsid w:val="00614D70"/>
    <w:rsid w:val="006156FD"/>
    <w:rsid w:val="0061695F"/>
    <w:rsid w:val="006169C7"/>
    <w:rsid w:val="00616B3A"/>
    <w:rsid w:val="00616E10"/>
    <w:rsid w:val="00617953"/>
    <w:rsid w:val="0061795E"/>
    <w:rsid w:val="00620049"/>
    <w:rsid w:val="00620075"/>
    <w:rsid w:val="006205DF"/>
    <w:rsid w:val="006207D4"/>
    <w:rsid w:val="00620B2D"/>
    <w:rsid w:val="00620E9B"/>
    <w:rsid w:val="0062155E"/>
    <w:rsid w:val="00621914"/>
    <w:rsid w:val="00621D17"/>
    <w:rsid w:val="00621F08"/>
    <w:rsid w:val="00621FE2"/>
    <w:rsid w:val="00622362"/>
    <w:rsid w:val="00623E23"/>
    <w:rsid w:val="00624421"/>
    <w:rsid w:val="00625061"/>
    <w:rsid w:val="00625313"/>
    <w:rsid w:val="006263F8"/>
    <w:rsid w:val="00626DC6"/>
    <w:rsid w:val="00627161"/>
    <w:rsid w:val="00627279"/>
    <w:rsid w:val="0062798A"/>
    <w:rsid w:val="00627BF8"/>
    <w:rsid w:val="00627C3E"/>
    <w:rsid w:val="00630131"/>
    <w:rsid w:val="00630F5D"/>
    <w:rsid w:val="006310B3"/>
    <w:rsid w:val="00631DD8"/>
    <w:rsid w:val="0063220D"/>
    <w:rsid w:val="00632237"/>
    <w:rsid w:val="0063245C"/>
    <w:rsid w:val="00632711"/>
    <w:rsid w:val="00632B10"/>
    <w:rsid w:val="00633220"/>
    <w:rsid w:val="00633350"/>
    <w:rsid w:val="0063403A"/>
    <w:rsid w:val="00634CF2"/>
    <w:rsid w:val="006358AA"/>
    <w:rsid w:val="00635B4B"/>
    <w:rsid w:val="00635F61"/>
    <w:rsid w:val="006366EC"/>
    <w:rsid w:val="006367D8"/>
    <w:rsid w:val="00636AC4"/>
    <w:rsid w:val="00636CCB"/>
    <w:rsid w:val="00637506"/>
    <w:rsid w:val="00637515"/>
    <w:rsid w:val="0064118E"/>
    <w:rsid w:val="006415A3"/>
    <w:rsid w:val="00641AF9"/>
    <w:rsid w:val="00641B9A"/>
    <w:rsid w:val="00641D2E"/>
    <w:rsid w:val="00641F3A"/>
    <w:rsid w:val="006422D0"/>
    <w:rsid w:val="00642C5B"/>
    <w:rsid w:val="00643679"/>
    <w:rsid w:val="006437C6"/>
    <w:rsid w:val="00643CB8"/>
    <w:rsid w:val="00643DD5"/>
    <w:rsid w:val="006449DB"/>
    <w:rsid w:val="00644B3D"/>
    <w:rsid w:val="00645803"/>
    <w:rsid w:val="00645E4C"/>
    <w:rsid w:val="00646A8D"/>
    <w:rsid w:val="00646AB8"/>
    <w:rsid w:val="00646E73"/>
    <w:rsid w:val="00647415"/>
    <w:rsid w:val="0064760D"/>
    <w:rsid w:val="00647D75"/>
    <w:rsid w:val="0065015F"/>
    <w:rsid w:val="00650286"/>
    <w:rsid w:val="006515EE"/>
    <w:rsid w:val="006518EE"/>
    <w:rsid w:val="0065253F"/>
    <w:rsid w:val="00652CF2"/>
    <w:rsid w:val="00653702"/>
    <w:rsid w:val="00653E9C"/>
    <w:rsid w:val="00653F56"/>
    <w:rsid w:val="00654569"/>
    <w:rsid w:val="006545B0"/>
    <w:rsid w:val="00654722"/>
    <w:rsid w:val="00654E13"/>
    <w:rsid w:val="00654E2D"/>
    <w:rsid w:val="0065521E"/>
    <w:rsid w:val="00655879"/>
    <w:rsid w:val="00655B1A"/>
    <w:rsid w:val="00655DC5"/>
    <w:rsid w:val="006562FB"/>
    <w:rsid w:val="00656767"/>
    <w:rsid w:val="0065700D"/>
    <w:rsid w:val="00657080"/>
    <w:rsid w:val="006570DD"/>
    <w:rsid w:val="006577DA"/>
    <w:rsid w:val="00657952"/>
    <w:rsid w:val="006579A8"/>
    <w:rsid w:val="00657BE9"/>
    <w:rsid w:val="00660199"/>
    <w:rsid w:val="00660595"/>
    <w:rsid w:val="00660C3D"/>
    <w:rsid w:val="00660D0D"/>
    <w:rsid w:val="00660EC5"/>
    <w:rsid w:val="0066105F"/>
    <w:rsid w:val="006617A5"/>
    <w:rsid w:val="006622DC"/>
    <w:rsid w:val="006625BD"/>
    <w:rsid w:val="006627A0"/>
    <w:rsid w:val="0066323E"/>
    <w:rsid w:val="00664AB2"/>
    <w:rsid w:val="00664CFE"/>
    <w:rsid w:val="006658A6"/>
    <w:rsid w:val="006659B3"/>
    <w:rsid w:val="00665AB3"/>
    <w:rsid w:val="00665EF6"/>
    <w:rsid w:val="00666498"/>
    <w:rsid w:val="00666A23"/>
    <w:rsid w:val="00666F1C"/>
    <w:rsid w:val="0066724A"/>
    <w:rsid w:val="006673C3"/>
    <w:rsid w:val="00667A16"/>
    <w:rsid w:val="00670456"/>
    <w:rsid w:val="006705D8"/>
    <w:rsid w:val="00670629"/>
    <w:rsid w:val="00670C33"/>
    <w:rsid w:val="00670C6A"/>
    <w:rsid w:val="00670DF0"/>
    <w:rsid w:val="00671024"/>
    <w:rsid w:val="006716EB"/>
    <w:rsid w:val="00671AD3"/>
    <w:rsid w:val="00671F83"/>
    <w:rsid w:val="00672650"/>
    <w:rsid w:val="00674584"/>
    <w:rsid w:val="00674B1C"/>
    <w:rsid w:val="006754E0"/>
    <w:rsid w:val="00676355"/>
    <w:rsid w:val="0067748B"/>
    <w:rsid w:val="0067761C"/>
    <w:rsid w:val="006777A1"/>
    <w:rsid w:val="00677A2A"/>
    <w:rsid w:val="006800B1"/>
    <w:rsid w:val="00680EBB"/>
    <w:rsid w:val="00681148"/>
    <w:rsid w:val="0068159D"/>
    <w:rsid w:val="00681AB7"/>
    <w:rsid w:val="006823D3"/>
    <w:rsid w:val="00682470"/>
    <w:rsid w:val="00682834"/>
    <w:rsid w:val="00682899"/>
    <w:rsid w:val="0068300B"/>
    <w:rsid w:val="0068315F"/>
    <w:rsid w:val="0068341F"/>
    <w:rsid w:val="006851D4"/>
    <w:rsid w:val="00685C0D"/>
    <w:rsid w:val="00685EFE"/>
    <w:rsid w:val="0068750D"/>
    <w:rsid w:val="00687F6A"/>
    <w:rsid w:val="00690907"/>
    <w:rsid w:val="00691EC4"/>
    <w:rsid w:val="00691F23"/>
    <w:rsid w:val="006928F8"/>
    <w:rsid w:val="006934B0"/>
    <w:rsid w:val="006938DC"/>
    <w:rsid w:val="00693C36"/>
    <w:rsid w:val="00694A14"/>
    <w:rsid w:val="00694A5C"/>
    <w:rsid w:val="00694F4A"/>
    <w:rsid w:val="00695E45"/>
    <w:rsid w:val="00695F93"/>
    <w:rsid w:val="006962EF"/>
    <w:rsid w:val="006963CE"/>
    <w:rsid w:val="00696A7C"/>
    <w:rsid w:val="00696B88"/>
    <w:rsid w:val="00697CED"/>
    <w:rsid w:val="006A0357"/>
    <w:rsid w:val="006A114E"/>
    <w:rsid w:val="006A117F"/>
    <w:rsid w:val="006A16BD"/>
    <w:rsid w:val="006A1C4D"/>
    <w:rsid w:val="006A26FE"/>
    <w:rsid w:val="006A2B6F"/>
    <w:rsid w:val="006A32E8"/>
    <w:rsid w:val="006A3B35"/>
    <w:rsid w:val="006A425C"/>
    <w:rsid w:val="006A42AD"/>
    <w:rsid w:val="006A4AA5"/>
    <w:rsid w:val="006A4B47"/>
    <w:rsid w:val="006A5011"/>
    <w:rsid w:val="006A57FC"/>
    <w:rsid w:val="006A593B"/>
    <w:rsid w:val="006A5E86"/>
    <w:rsid w:val="006A5FB0"/>
    <w:rsid w:val="006A60B9"/>
    <w:rsid w:val="006A658A"/>
    <w:rsid w:val="006A669D"/>
    <w:rsid w:val="006A6815"/>
    <w:rsid w:val="006A6BF2"/>
    <w:rsid w:val="006A7054"/>
    <w:rsid w:val="006A723F"/>
    <w:rsid w:val="006A75BA"/>
    <w:rsid w:val="006A75E4"/>
    <w:rsid w:val="006A7A22"/>
    <w:rsid w:val="006B0176"/>
    <w:rsid w:val="006B06EF"/>
    <w:rsid w:val="006B0BAC"/>
    <w:rsid w:val="006B11E8"/>
    <w:rsid w:val="006B1336"/>
    <w:rsid w:val="006B1A6A"/>
    <w:rsid w:val="006B1BB7"/>
    <w:rsid w:val="006B1D57"/>
    <w:rsid w:val="006B24DC"/>
    <w:rsid w:val="006B3184"/>
    <w:rsid w:val="006B36C3"/>
    <w:rsid w:val="006B3E8E"/>
    <w:rsid w:val="006B41B4"/>
    <w:rsid w:val="006B5062"/>
    <w:rsid w:val="006B51CC"/>
    <w:rsid w:val="006B5338"/>
    <w:rsid w:val="006B54A9"/>
    <w:rsid w:val="006B55CF"/>
    <w:rsid w:val="006B5EC2"/>
    <w:rsid w:val="006B7419"/>
    <w:rsid w:val="006B7759"/>
    <w:rsid w:val="006B7EDF"/>
    <w:rsid w:val="006C0060"/>
    <w:rsid w:val="006C00E9"/>
    <w:rsid w:val="006C052F"/>
    <w:rsid w:val="006C0583"/>
    <w:rsid w:val="006C0FC6"/>
    <w:rsid w:val="006C1172"/>
    <w:rsid w:val="006C23C5"/>
    <w:rsid w:val="006C2EC3"/>
    <w:rsid w:val="006C308B"/>
    <w:rsid w:val="006C31E1"/>
    <w:rsid w:val="006C3790"/>
    <w:rsid w:val="006C37EE"/>
    <w:rsid w:val="006C3909"/>
    <w:rsid w:val="006C3D0A"/>
    <w:rsid w:val="006C440D"/>
    <w:rsid w:val="006C4882"/>
    <w:rsid w:val="006C4B22"/>
    <w:rsid w:val="006C519B"/>
    <w:rsid w:val="006C5F08"/>
    <w:rsid w:val="006C5FA0"/>
    <w:rsid w:val="006C64BF"/>
    <w:rsid w:val="006C64CE"/>
    <w:rsid w:val="006C6580"/>
    <w:rsid w:val="006C7170"/>
    <w:rsid w:val="006C775A"/>
    <w:rsid w:val="006D004A"/>
    <w:rsid w:val="006D120B"/>
    <w:rsid w:val="006D1591"/>
    <w:rsid w:val="006D2438"/>
    <w:rsid w:val="006D2CD6"/>
    <w:rsid w:val="006D2D93"/>
    <w:rsid w:val="006D32B5"/>
    <w:rsid w:val="006D36B3"/>
    <w:rsid w:val="006D373A"/>
    <w:rsid w:val="006D3A4D"/>
    <w:rsid w:val="006D3BB3"/>
    <w:rsid w:val="006D3D86"/>
    <w:rsid w:val="006D4926"/>
    <w:rsid w:val="006D4E72"/>
    <w:rsid w:val="006D58CD"/>
    <w:rsid w:val="006D6159"/>
    <w:rsid w:val="006D62BC"/>
    <w:rsid w:val="006D64A4"/>
    <w:rsid w:val="006D64B4"/>
    <w:rsid w:val="006D6DE7"/>
    <w:rsid w:val="006D6FA9"/>
    <w:rsid w:val="006D7069"/>
    <w:rsid w:val="006D77FF"/>
    <w:rsid w:val="006E0256"/>
    <w:rsid w:val="006E0361"/>
    <w:rsid w:val="006E076B"/>
    <w:rsid w:val="006E0FF5"/>
    <w:rsid w:val="006E1042"/>
    <w:rsid w:val="006E125E"/>
    <w:rsid w:val="006E1554"/>
    <w:rsid w:val="006E1C2E"/>
    <w:rsid w:val="006E1D1A"/>
    <w:rsid w:val="006E2048"/>
    <w:rsid w:val="006E2515"/>
    <w:rsid w:val="006E2B74"/>
    <w:rsid w:val="006E33F3"/>
    <w:rsid w:val="006E35FE"/>
    <w:rsid w:val="006E36A2"/>
    <w:rsid w:val="006E393D"/>
    <w:rsid w:val="006E3A3C"/>
    <w:rsid w:val="006E44A4"/>
    <w:rsid w:val="006E4813"/>
    <w:rsid w:val="006E4814"/>
    <w:rsid w:val="006E54FA"/>
    <w:rsid w:val="006E62F4"/>
    <w:rsid w:val="006F0028"/>
    <w:rsid w:val="006F00A6"/>
    <w:rsid w:val="006F04A0"/>
    <w:rsid w:val="006F04A8"/>
    <w:rsid w:val="006F0506"/>
    <w:rsid w:val="006F0CF6"/>
    <w:rsid w:val="006F1F97"/>
    <w:rsid w:val="006F2785"/>
    <w:rsid w:val="006F2AB6"/>
    <w:rsid w:val="006F2FC1"/>
    <w:rsid w:val="006F3641"/>
    <w:rsid w:val="006F3CA0"/>
    <w:rsid w:val="006F3F35"/>
    <w:rsid w:val="006F661A"/>
    <w:rsid w:val="006F690E"/>
    <w:rsid w:val="006F6AC7"/>
    <w:rsid w:val="006F75E4"/>
    <w:rsid w:val="006F7623"/>
    <w:rsid w:val="006F78CC"/>
    <w:rsid w:val="006F78FE"/>
    <w:rsid w:val="006F7E91"/>
    <w:rsid w:val="007011EB"/>
    <w:rsid w:val="00701570"/>
    <w:rsid w:val="00701DA8"/>
    <w:rsid w:val="00701EE6"/>
    <w:rsid w:val="00702175"/>
    <w:rsid w:val="007024FF"/>
    <w:rsid w:val="00702A7C"/>
    <w:rsid w:val="00702C72"/>
    <w:rsid w:val="007032B4"/>
    <w:rsid w:val="00703596"/>
    <w:rsid w:val="0070407F"/>
    <w:rsid w:val="00704217"/>
    <w:rsid w:val="00704540"/>
    <w:rsid w:val="007045B5"/>
    <w:rsid w:val="00704C37"/>
    <w:rsid w:val="00705628"/>
    <w:rsid w:val="00705B44"/>
    <w:rsid w:val="00705B90"/>
    <w:rsid w:val="00707174"/>
    <w:rsid w:val="0070787B"/>
    <w:rsid w:val="00707CF6"/>
    <w:rsid w:val="0071086A"/>
    <w:rsid w:val="007109B7"/>
    <w:rsid w:val="00710B7D"/>
    <w:rsid w:val="007111CB"/>
    <w:rsid w:val="00711B37"/>
    <w:rsid w:val="00711CB5"/>
    <w:rsid w:val="00711D05"/>
    <w:rsid w:val="007125AA"/>
    <w:rsid w:val="0071353B"/>
    <w:rsid w:val="00713C32"/>
    <w:rsid w:val="00713ED3"/>
    <w:rsid w:val="0071406C"/>
    <w:rsid w:val="00714774"/>
    <w:rsid w:val="00714E83"/>
    <w:rsid w:val="0071528D"/>
    <w:rsid w:val="007152A1"/>
    <w:rsid w:val="007157B4"/>
    <w:rsid w:val="007159EA"/>
    <w:rsid w:val="00715DDF"/>
    <w:rsid w:val="00715E97"/>
    <w:rsid w:val="00716063"/>
    <w:rsid w:val="00716180"/>
    <w:rsid w:val="007163EA"/>
    <w:rsid w:val="00716840"/>
    <w:rsid w:val="00716DC5"/>
    <w:rsid w:val="00717B33"/>
    <w:rsid w:val="00717F41"/>
    <w:rsid w:val="00720140"/>
    <w:rsid w:val="007201A0"/>
    <w:rsid w:val="0072023A"/>
    <w:rsid w:val="007202D6"/>
    <w:rsid w:val="00720A3D"/>
    <w:rsid w:val="00720DB5"/>
    <w:rsid w:val="00721077"/>
    <w:rsid w:val="00721891"/>
    <w:rsid w:val="007218E2"/>
    <w:rsid w:val="0072190A"/>
    <w:rsid w:val="00721F82"/>
    <w:rsid w:val="0072207F"/>
    <w:rsid w:val="0072403B"/>
    <w:rsid w:val="0072472A"/>
    <w:rsid w:val="00724891"/>
    <w:rsid w:val="00724B9C"/>
    <w:rsid w:val="00724CF7"/>
    <w:rsid w:val="00724DC1"/>
    <w:rsid w:val="0072503C"/>
    <w:rsid w:val="00725813"/>
    <w:rsid w:val="0072592B"/>
    <w:rsid w:val="007259D6"/>
    <w:rsid w:val="00725F8A"/>
    <w:rsid w:val="007260E2"/>
    <w:rsid w:val="007267CF"/>
    <w:rsid w:val="007268E8"/>
    <w:rsid w:val="00726D0C"/>
    <w:rsid w:val="00727536"/>
    <w:rsid w:val="00727A4F"/>
    <w:rsid w:val="00730170"/>
    <w:rsid w:val="0073101A"/>
    <w:rsid w:val="007314E9"/>
    <w:rsid w:val="0073150D"/>
    <w:rsid w:val="0073162B"/>
    <w:rsid w:val="00731968"/>
    <w:rsid w:val="00731E0D"/>
    <w:rsid w:val="0073216F"/>
    <w:rsid w:val="007321D3"/>
    <w:rsid w:val="00732598"/>
    <w:rsid w:val="0073282B"/>
    <w:rsid w:val="00732920"/>
    <w:rsid w:val="00732DCA"/>
    <w:rsid w:val="00733B1E"/>
    <w:rsid w:val="00733B7A"/>
    <w:rsid w:val="007342C3"/>
    <w:rsid w:val="00734330"/>
    <w:rsid w:val="0073482B"/>
    <w:rsid w:val="00734C4D"/>
    <w:rsid w:val="00735557"/>
    <w:rsid w:val="007357B6"/>
    <w:rsid w:val="00735F57"/>
    <w:rsid w:val="00736987"/>
    <w:rsid w:val="0073698F"/>
    <w:rsid w:val="00736DE9"/>
    <w:rsid w:val="00736F6D"/>
    <w:rsid w:val="00736F8C"/>
    <w:rsid w:val="0073705D"/>
    <w:rsid w:val="007371AF"/>
    <w:rsid w:val="0073783B"/>
    <w:rsid w:val="00737C36"/>
    <w:rsid w:val="00741153"/>
    <w:rsid w:val="00741331"/>
    <w:rsid w:val="0074145D"/>
    <w:rsid w:val="00741948"/>
    <w:rsid w:val="00741C7A"/>
    <w:rsid w:val="00742683"/>
    <w:rsid w:val="00742A99"/>
    <w:rsid w:val="00742B87"/>
    <w:rsid w:val="00743383"/>
    <w:rsid w:val="00743530"/>
    <w:rsid w:val="00743780"/>
    <w:rsid w:val="00743CFA"/>
    <w:rsid w:val="00743D8A"/>
    <w:rsid w:val="00743F0C"/>
    <w:rsid w:val="0074431E"/>
    <w:rsid w:val="0074432A"/>
    <w:rsid w:val="0074438A"/>
    <w:rsid w:val="0074470A"/>
    <w:rsid w:val="0074471F"/>
    <w:rsid w:val="00744ECB"/>
    <w:rsid w:val="00745433"/>
    <w:rsid w:val="00745864"/>
    <w:rsid w:val="007464BB"/>
    <w:rsid w:val="0074672E"/>
    <w:rsid w:val="007468AA"/>
    <w:rsid w:val="00746D21"/>
    <w:rsid w:val="007475F5"/>
    <w:rsid w:val="007477DE"/>
    <w:rsid w:val="00747910"/>
    <w:rsid w:val="00747D79"/>
    <w:rsid w:val="00747E67"/>
    <w:rsid w:val="007504E1"/>
    <w:rsid w:val="00750B04"/>
    <w:rsid w:val="00750CD8"/>
    <w:rsid w:val="007510D0"/>
    <w:rsid w:val="007514B7"/>
    <w:rsid w:val="007516DC"/>
    <w:rsid w:val="00751A8B"/>
    <w:rsid w:val="0075226B"/>
    <w:rsid w:val="00752582"/>
    <w:rsid w:val="00752C89"/>
    <w:rsid w:val="00752F86"/>
    <w:rsid w:val="007538EC"/>
    <w:rsid w:val="007539DD"/>
    <w:rsid w:val="00754134"/>
    <w:rsid w:val="00754369"/>
    <w:rsid w:val="00755049"/>
    <w:rsid w:val="00755058"/>
    <w:rsid w:val="00755283"/>
    <w:rsid w:val="0075529C"/>
    <w:rsid w:val="00755825"/>
    <w:rsid w:val="007559F6"/>
    <w:rsid w:val="00755BD2"/>
    <w:rsid w:val="00755D10"/>
    <w:rsid w:val="00755E57"/>
    <w:rsid w:val="007567F8"/>
    <w:rsid w:val="00756918"/>
    <w:rsid w:val="00756F26"/>
    <w:rsid w:val="00760518"/>
    <w:rsid w:val="00760794"/>
    <w:rsid w:val="00760BBF"/>
    <w:rsid w:val="00760BE7"/>
    <w:rsid w:val="00761176"/>
    <w:rsid w:val="0076117D"/>
    <w:rsid w:val="007612A6"/>
    <w:rsid w:val="00761347"/>
    <w:rsid w:val="007617CE"/>
    <w:rsid w:val="00761AFD"/>
    <w:rsid w:val="00761B41"/>
    <w:rsid w:val="00761D94"/>
    <w:rsid w:val="00764183"/>
    <w:rsid w:val="007655B7"/>
    <w:rsid w:val="0076589D"/>
    <w:rsid w:val="00766005"/>
    <w:rsid w:val="00766AFD"/>
    <w:rsid w:val="00766B5E"/>
    <w:rsid w:val="00766CDC"/>
    <w:rsid w:val="007671F8"/>
    <w:rsid w:val="007674A3"/>
    <w:rsid w:val="0076782C"/>
    <w:rsid w:val="007678F7"/>
    <w:rsid w:val="00767BFE"/>
    <w:rsid w:val="007700F6"/>
    <w:rsid w:val="0077198E"/>
    <w:rsid w:val="00771BCC"/>
    <w:rsid w:val="007722DE"/>
    <w:rsid w:val="00772C5A"/>
    <w:rsid w:val="00772C5B"/>
    <w:rsid w:val="00773092"/>
    <w:rsid w:val="007730D1"/>
    <w:rsid w:val="00774317"/>
    <w:rsid w:val="00774368"/>
    <w:rsid w:val="00774B62"/>
    <w:rsid w:val="00774F41"/>
    <w:rsid w:val="00775E84"/>
    <w:rsid w:val="00776203"/>
    <w:rsid w:val="00777022"/>
    <w:rsid w:val="007770E2"/>
    <w:rsid w:val="0077722F"/>
    <w:rsid w:val="00777492"/>
    <w:rsid w:val="007777A1"/>
    <w:rsid w:val="00777922"/>
    <w:rsid w:val="00777C8D"/>
    <w:rsid w:val="007800FF"/>
    <w:rsid w:val="00780395"/>
    <w:rsid w:val="007814A6"/>
    <w:rsid w:val="007814D1"/>
    <w:rsid w:val="00781E44"/>
    <w:rsid w:val="007821DF"/>
    <w:rsid w:val="0078235F"/>
    <w:rsid w:val="00782CC0"/>
    <w:rsid w:val="00783350"/>
    <w:rsid w:val="00783427"/>
    <w:rsid w:val="007836F3"/>
    <w:rsid w:val="00783AB1"/>
    <w:rsid w:val="00783E2B"/>
    <w:rsid w:val="007843E1"/>
    <w:rsid w:val="00784663"/>
    <w:rsid w:val="00784E48"/>
    <w:rsid w:val="0078530E"/>
    <w:rsid w:val="00785D5C"/>
    <w:rsid w:val="00785FD9"/>
    <w:rsid w:val="00786039"/>
    <w:rsid w:val="00786D41"/>
    <w:rsid w:val="00786DC1"/>
    <w:rsid w:val="00786EBB"/>
    <w:rsid w:val="00786F06"/>
    <w:rsid w:val="00786F32"/>
    <w:rsid w:val="0078738E"/>
    <w:rsid w:val="00787447"/>
    <w:rsid w:val="00787CC2"/>
    <w:rsid w:val="00787CEF"/>
    <w:rsid w:val="00790AEB"/>
    <w:rsid w:val="007911FA"/>
    <w:rsid w:val="00791C56"/>
    <w:rsid w:val="0079228B"/>
    <w:rsid w:val="007923C8"/>
    <w:rsid w:val="007928FA"/>
    <w:rsid w:val="00792FB3"/>
    <w:rsid w:val="007932B9"/>
    <w:rsid w:val="007933E0"/>
    <w:rsid w:val="007939D4"/>
    <w:rsid w:val="00793AD8"/>
    <w:rsid w:val="00793E3E"/>
    <w:rsid w:val="00793E9E"/>
    <w:rsid w:val="007946B6"/>
    <w:rsid w:val="00794B6A"/>
    <w:rsid w:val="00794C6A"/>
    <w:rsid w:val="00794DDB"/>
    <w:rsid w:val="0079549B"/>
    <w:rsid w:val="0079551B"/>
    <w:rsid w:val="00795738"/>
    <w:rsid w:val="00795AFA"/>
    <w:rsid w:val="00795BAC"/>
    <w:rsid w:val="00795EC9"/>
    <w:rsid w:val="0079601D"/>
    <w:rsid w:val="00796420"/>
    <w:rsid w:val="007964F4"/>
    <w:rsid w:val="00797236"/>
    <w:rsid w:val="00797A2A"/>
    <w:rsid w:val="00797BFC"/>
    <w:rsid w:val="007A0117"/>
    <w:rsid w:val="007A040A"/>
    <w:rsid w:val="007A087E"/>
    <w:rsid w:val="007A08DD"/>
    <w:rsid w:val="007A09D3"/>
    <w:rsid w:val="007A120B"/>
    <w:rsid w:val="007A15FF"/>
    <w:rsid w:val="007A217A"/>
    <w:rsid w:val="007A2204"/>
    <w:rsid w:val="007A2AB5"/>
    <w:rsid w:val="007A2D62"/>
    <w:rsid w:val="007A2E13"/>
    <w:rsid w:val="007A2E57"/>
    <w:rsid w:val="007A32FA"/>
    <w:rsid w:val="007A3716"/>
    <w:rsid w:val="007A3B55"/>
    <w:rsid w:val="007A3F6B"/>
    <w:rsid w:val="007A402C"/>
    <w:rsid w:val="007A4880"/>
    <w:rsid w:val="007A4B10"/>
    <w:rsid w:val="007A4BD3"/>
    <w:rsid w:val="007A5378"/>
    <w:rsid w:val="007A5EE7"/>
    <w:rsid w:val="007A61AB"/>
    <w:rsid w:val="007A67DD"/>
    <w:rsid w:val="007A6E6E"/>
    <w:rsid w:val="007A6FCA"/>
    <w:rsid w:val="007A7B2D"/>
    <w:rsid w:val="007A7C6F"/>
    <w:rsid w:val="007A7D94"/>
    <w:rsid w:val="007B0018"/>
    <w:rsid w:val="007B00A2"/>
    <w:rsid w:val="007B03B8"/>
    <w:rsid w:val="007B04BC"/>
    <w:rsid w:val="007B0546"/>
    <w:rsid w:val="007B076E"/>
    <w:rsid w:val="007B0975"/>
    <w:rsid w:val="007B0E32"/>
    <w:rsid w:val="007B1247"/>
    <w:rsid w:val="007B1716"/>
    <w:rsid w:val="007B17B8"/>
    <w:rsid w:val="007B194D"/>
    <w:rsid w:val="007B19DD"/>
    <w:rsid w:val="007B1CEB"/>
    <w:rsid w:val="007B1E7F"/>
    <w:rsid w:val="007B322E"/>
    <w:rsid w:val="007B38DC"/>
    <w:rsid w:val="007B3901"/>
    <w:rsid w:val="007B3A3B"/>
    <w:rsid w:val="007B3C35"/>
    <w:rsid w:val="007B3FFA"/>
    <w:rsid w:val="007B41C9"/>
    <w:rsid w:val="007B49D5"/>
    <w:rsid w:val="007B4A4E"/>
    <w:rsid w:val="007B52E3"/>
    <w:rsid w:val="007B5DEF"/>
    <w:rsid w:val="007B63EF"/>
    <w:rsid w:val="007B73D3"/>
    <w:rsid w:val="007B75B1"/>
    <w:rsid w:val="007B7611"/>
    <w:rsid w:val="007B772E"/>
    <w:rsid w:val="007C0AF4"/>
    <w:rsid w:val="007C158B"/>
    <w:rsid w:val="007C1916"/>
    <w:rsid w:val="007C20AE"/>
    <w:rsid w:val="007C3076"/>
    <w:rsid w:val="007C32CA"/>
    <w:rsid w:val="007C366C"/>
    <w:rsid w:val="007C3A9C"/>
    <w:rsid w:val="007C3EB2"/>
    <w:rsid w:val="007C476C"/>
    <w:rsid w:val="007C4EB8"/>
    <w:rsid w:val="007C51B9"/>
    <w:rsid w:val="007C567A"/>
    <w:rsid w:val="007C6617"/>
    <w:rsid w:val="007C6F03"/>
    <w:rsid w:val="007C7171"/>
    <w:rsid w:val="007C7761"/>
    <w:rsid w:val="007C78F1"/>
    <w:rsid w:val="007D0367"/>
    <w:rsid w:val="007D05C1"/>
    <w:rsid w:val="007D0ACD"/>
    <w:rsid w:val="007D0DCE"/>
    <w:rsid w:val="007D1CC7"/>
    <w:rsid w:val="007D24D4"/>
    <w:rsid w:val="007D3561"/>
    <w:rsid w:val="007D3A1B"/>
    <w:rsid w:val="007D3AC3"/>
    <w:rsid w:val="007D421F"/>
    <w:rsid w:val="007D45FC"/>
    <w:rsid w:val="007D49BD"/>
    <w:rsid w:val="007D5060"/>
    <w:rsid w:val="007D53AC"/>
    <w:rsid w:val="007D6089"/>
    <w:rsid w:val="007D68B1"/>
    <w:rsid w:val="007D68F8"/>
    <w:rsid w:val="007D6C45"/>
    <w:rsid w:val="007D7038"/>
    <w:rsid w:val="007D783E"/>
    <w:rsid w:val="007D7995"/>
    <w:rsid w:val="007E0442"/>
    <w:rsid w:val="007E05DA"/>
    <w:rsid w:val="007E23BF"/>
    <w:rsid w:val="007E30D7"/>
    <w:rsid w:val="007E33B8"/>
    <w:rsid w:val="007E407C"/>
    <w:rsid w:val="007E4325"/>
    <w:rsid w:val="007E47E8"/>
    <w:rsid w:val="007E4A71"/>
    <w:rsid w:val="007E4C45"/>
    <w:rsid w:val="007E5130"/>
    <w:rsid w:val="007E514E"/>
    <w:rsid w:val="007E51D9"/>
    <w:rsid w:val="007E558E"/>
    <w:rsid w:val="007E670F"/>
    <w:rsid w:val="007E69BA"/>
    <w:rsid w:val="007E7620"/>
    <w:rsid w:val="007E76DA"/>
    <w:rsid w:val="007E7804"/>
    <w:rsid w:val="007F0286"/>
    <w:rsid w:val="007F0307"/>
    <w:rsid w:val="007F048F"/>
    <w:rsid w:val="007F0CAD"/>
    <w:rsid w:val="007F0DD0"/>
    <w:rsid w:val="007F0E1F"/>
    <w:rsid w:val="007F0EAA"/>
    <w:rsid w:val="007F1428"/>
    <w:rsid w:val="007F187C"/>
    <w:rsid w:val="007F1D8F"/>
    <w:rsid w:val="007F248D"/>
    <w:rsid w:val="007F2D42"/>
    <w:rsid w:val="007F2FE7"/>
    <w:rsid w:val="007F3695"/>
    <w:rsid w:val="007F3A8F"/>
    <w:rsid w:val="007F3ED4"/>
    <w:rsid w:val="007F3F72"/>
    <w:rsid w:val="007F41DD"/>
    <w:rsid w:val="007F4BBE"/>
    <w:rsid w:val="007F4DAD"/>
    <w:rsid w:val="007F533C"/>
    <w:rsid w:val="007F5470"/>
    <w:rsid w:val="007F6514"/>
    <w:rsid w:val="007F65E4"/>
    <w:rsid w:val="007F66D2"/>
    <w:rsid w:val="007F69CF"/>
    <w:rsid w:val="007F71B1"/>
    <w:rsid w:val="007F790B"/>
    <w:rsid w:val="0080003A"/>
    <w:rsid w:val="0080031F"/>
    <w:rsid w:val="00800896"/>
    <w:rsid w:val="00800EDB"/>
    <w:rsid w:val="00801184"/>
    <w:rsid w:val="00801B93"/>
    <w:rsid w:val="00802365"/>
    <w:rsid w:val="0080240D"/>
    <w:rsid w:val="0080253A"/>
    <w:rsid w:val="00802971"/>
    <w:rsid w:val="00802987"/>
    <w:rsid w:val="00802BDE"/>
    <w:rsid w:val="00803B4B"/>
    <w:rsid w:val="00803F88"/>
    <w:rsid w:val="00804058"/>
    <w:rsid w:val="0080426B"/>
    <w:rsid w:val="00804664"/>
    <w:rsid w:val="00804E41"/>
    <w:rsid w:val="008051F5"/>
    <w:rsid w:val="00805433"/>
    <w:rsid w:val="00805534"/>
    <w:rsid w:val="00805BB1"/>
    <w:rsid w:val="00805DE7"/>
    <w:rsid w:val="00805EBA"/>
    <w:rsid w:val="00806895"/>
    <w:rsid w:val="00807308"/>
    <w:rsid w:val="008078C9"/>
    <w:rsid w:val="00807954"/>
    <w:rsid w:val="00807F6F"/>
    <w:rsid w:val="008101A2"/>
    <w:rsid w:val="00810738"/>
    <w:rsid w:val="00810A5B"/>
    <w:rsid w:val="00810F73"/>
    <w:rsid w:val="00811050"/>
    <w:rsid w:val="00811992"/>
    <w:rsid w:val="00811A7F"/>
    <w:rsid w:val="00811E90"/>
    <w:rsid w:val="00812589"/>
    <w:rsid w:val="0081262D"/>
    <w:rsid w:val="00812958"/>
    <w:rsid w:val="00813D44"/>
    <w:rsid w:val="00813D59"/>
    <w:rsid w:val="00814221"/>
    <w:rsid w:val="0081445F"/>
    <w:rsid w:val="00815567"/>
    <w:rsid w:val="008159B7"/>
    <w:rsid w:val="00815C31"/>
    <w:rsid w:val="00815E6F"/>
    <w:rsid w:val="008164C8"/>
    <w:rsid w:val="0081666B"/>
    <w:rsid w:val="0081668C"/>
    <w:rsid w:val="00816748"/>
    <w:rsid w:val="00816A01"/>
    <w:rsid w:val="00817037"/>
    <w:rsid w:val="00817053"/>
    <w:rsid w:val="00817C62"/>
    <w:rsid w:val="008200EC"/>
    <w:rsid w:val="00820250"/>
    <w:rsid w:val="008204B3"/>
    <w:rsid w:val="008207D2"/>
    <w:rsid w:val="00821217"/>
    <w:rsid w:val="008226AF"/>
    <w:rsid w:val="00822760"/>
    <w:rsid w:val="00822BE6"/>
    <w:rsid w:val="00822E5C"/>
    <w:rsid w:val="00823151"/>
    <w:rsid w:val="0082329E"/>
    <w:rsid w:val="008232F3"/>
    <w:rsid w:val="00823401"/>
    <w:rsid w:val="008239DC"/>
    <w:rsid w:val="00825D02"/>
    <w:rsid w:val="00825E8E"/>
    <w:rsid w:val="00826091"/>
    <w:rsid w:val="008263F5"/>
    <w:rsid w:val="00826E87"/>
    <w:rsid w:val="00827103"/>
    <w:rsid w:val="00827CF8"/>
    <w:rsid w:val="00827F16"/>
    <w:rsid w:val="00830A6C"/>
    <w:rsid w:val="00831645"/>
    <w:rsid w:val="00831B56"/>
    <w:rsid w:val="00832974"/>
    <w:rsid w:val="00832C43"/>
    <w:rsid w:val="00832F67"/>
    <w:rsid w:val="0083316F"/>
    <w:rsid w:val="00833348"/>
    <w:rsid w:val="00833B41"/>
    <w:rsid w:val="00833E94"/>
    <w:rsid w:val="00834330"/>
    <w:rsid w:val="00834E11"/>
    <w:rsid w:val="0083503A"/>
    <w:rsid w:val="00835489"/>
    <w:rsid w:val="00835C23"/>
    <w:rsid w:val="0083625C"/>
    <w:rsid w:val="00836678"/>
    <w:rsid w:val="00836900"/>
    <w:rsid w:val="0083692E"/>
    <w:rsid w:val="00836B95"/>
    <w:rsid w:val="00836E07"/>
    <w:rsid w:val="00836EB7"/>
    <w:rsid w:val="00840488"/>
    <w:rsid w:val="0084071F"/>
    <w:rsid w:val="008407F7"/>
    <w:rsid w:val="00840FB2"/>
    <w:rsid w:val="00841640"/>
    <w:rsid w:val="00841DA4"/>
    <w:rsid w:val="0084201E"/>
    <w:rsid w:val="00842269"/>
    <w:rsid w:val="00842574"/>
    <w:rsid w:val="008425E2"/>
    <w:rsid w:val="008427AA"/>
    <w:rsid w:val="00842A56"/>
    <w:rsid w:val="00843742"/>
    <w:rsid w:val="00844020"/>
    <w:rsid w:val="0084416A"/>
    <w:rsid w:val="00844442"/>
    <w:rsid w:val="008445F1"/>
    <w:rsid w:val="00844B3B"/>
    <w:rsid w:val="00844F72"/>
    <w:rsid w:val="00845083"/>
    <w:rsid w:val="00845E76"/>
    <w:rsid w:val="008462F9"/>
    <w:rsid w:val="00846323"/>
    <w:rsid w:val="0084656D"/>
    <w:rsid w:val="008466B6"/>
    <w:rsid w:val="0084684E"/>
    <w:rsid w:val="00846CA8"/>
    <w:rsid w:val="00846CD8"/>
    <w:rsid w:val="00846D60"/>
    <w:rsid w:val="00846FA0"/>
    <w:rsid w:val="00847C03"/>
    <w:rsid w:val="0085052C"/>
    <w:rsid w:val="00850850"/>
    <w:rsid w:val="0085099D"/>
    <w:rsid w:val="00850D4F"/>
    <w:rsid w:val="00851009"/>
    <w:rsid w:val="00851F09"/>
    <w:rsid w:val="008523B1"/>
    <w:rsid w:val="008523F2"/>
    <w:rsid w:val="008526BB"/>
    <w:rsid w:val="008531A5"/>
    <w:rsid w:val="00853213"/>
    <w:rsid w:val="008539B3"/>
    <w:rsid w:val="008540E2"/>
    <w:rsid w:val="00854787"/>
    <w:rsid w:val="0085494A"/>
    <w:rsid w:val="0085496A"/>
    <w:rsid w:val="00854C7D"/>
    <w:rsid w:val="00854E4B"/>
    <w:rsid w:val="00855781"/>
    <w:rsid w:val="00855DE1"/>
    <w:rsid w:val="00856791"/>
    <w:rsid w:val="00856859"/>
    <w:rsid w:val="00856A48"/>
    <w:rsid w:val="00857C33"/>
    <w:rsid w:val="0086010C"/>
    <w:rsid w:val="008602B2"/>
    <w:rsid w:val="00860570"/>
    <w:rsid w:val="008614E7"/>
    <w:rsid w:val="00862570"/>
    <w:rsid w:val="00862BA9"/>
    <w:rsid w:val="00862CEF"/>
    <w:rsid w:val="00862EA8"/>
    <w:rsid w:val="008633C9"/>
    <w:rsid w:val="0086344C"/>
    <w:rsid w:val="0086367D"/>
    <w:rsid w:val="008648B3"/>
    <w:rsid w:val="00864A58"/>
    <w:rsid w:val="00864E8C"/>
    <w:rsid w:val="008654BB"/>
    <w:rsid w:val="00865579"/>
    <w:rsid w:val="0086636A"/>
    <w:rsid w:val="00866A38"/>
    <w:rsid w:val="008677E3"/>
    <w:rsid w:val="00867C9A"/>
    <w:rsid w:val="00867E59"/>
    <w:rsid w:val="00867F33"/>
    <w:rsid w:val="00870785"/>
    <w:rsid w:val="00870CA4"/>
    <w:rsid w:val="008712DB"/>
    <w:rsid w:val="008719A6"/>
    <w:rsid w:val="0087212A"/>
    <w:rsid w:val="0087275E"/>
    <w:rsid w:val="00872AFE"/>
    <w:rsid w:val="00873300"/>
    <w:rsid w:val="008735A8"/>
    <w:rsid w:val="0087386F"/>
    <w:rsid w:val="00873C0A"/>
    <w:rsid w:val="00873CCD"/>
    <w:rsid w:val="008740B9"/>
    <w:rsid w:val="00874488"/>
    <w:rsid w:val="008744D8"/>
    <w:rsid w:val="00874950"/>
    <w:rsid w:val="00874B2F"/>
    <w:rsid w:val="00874F23"/>
    <w:rsid w:val="00875539"/>
    <w:rsid w:val="00875825"/>
    <w:rsid w:val="00875A53"/>
    <w:rsid w:val="00875BFD"/>
    <w:rsid w:val="008764A8"/>
    <w:rsid w:val="00876690"/>
    <w:rsid w:val="00876737"/>
    <w:rsid w:val="00876A1E"/>
    <w:rsid w:val="00876B73"/>
    <w:rsid w:val="00877E55"/>
    <w:rsid w:val="00877F5A"/>
    <w:rsid w:val="008803D7"/>
    <w:rsid w:val="0088043D"/>
    <w:rsid w:val="008808C4"/>
    <w:rsid w:val="00880D75"/>
    <w:rsid w:val="00880EFA"/>
    <w:rsid w:val="00881670"/>
    <w:rsid w:val="0088188E"/>
    <w:rsid w:val="00881B25"/>
    <w:rsid w:val="00882287"/>
    <w:rsid w:val="00882C75"/>
    <w:rsid w:val="00882DBE"/>
    <w:rsid w:val="008831E9"/>
    <w:rsid w:val="00883E05"/>
    <w:rsid w:val="00884039"/>
    <w:rsid w:val="0088443C"/>
    <w:rsid w:val="008845AA"/>
    <w:rsid w:val="00884EFA"/>
    <w:rsid w:val="00885B29"/>
    <w:rsid w:val="008867CC"/>
    <w:rsid w:val="008869E6"/>
    <w:rsid w:val="00886AAF"/>
    <w:rsid w:val="00886D26"/>
    <w:rsid w:val="008877BB"/>
    <w:rsid w:val="00890BA1"/>
    <w:rsid w:val="008910BF"/>
    <w:rsid w:val="008915B2"/>
    <w:rsid w:val="00891637"/>
    <w:rsid w:val="00891643"/>
    <w:rsid w:val="00891849"/>
    <w:rsid w:val="0089208D"/>
    <w:rsid w:val="00892485"/>
    <w:rsid w:val="008927A2"/>
    <w:rsid w:val="008934D4"/>
    <w:rsid w:val="00893528"/>
    <w:rsid w:val="00893919"/>
    <w:rsid w:val="008939E7"/>
    <w:rsid w:val="008940A5"/>
    <w:rsid w:val="008946A9"/>
    <w:rsid w:val="008949D4"/>
    <w:rsid w:val="00894A5F"/>
    <w:rsid w:val="00894B06"/>
    <w:rsid w:val="008959D4"/>
    <w:rsid w:val="00896950"/>
    <w:rsid w:val="008975DF"/>
    <w:rsid w:val="00897958"/>
    <w:rsid w:val="008979A0"/>
    <w:rsid w:val="00897A3A"/>
    <w:rsid w:val="008A0533"/>
    <w:rsid w:val="008A07F2"/>
    <w:rsid w:val="008A0AC0"/>
    <w:rsid w:val="008A0F1B"/>
    <w:rsid w:val="008A15CF"/>
    <w:rsid w:val="008A1F9F"/>
    <w:rsid w:val="008A28B2"/>
    <w:rsid w:val="008A345A"/>
    <w:rsid w:val="008A3B78"/>
    <w:rsid w:val="008A4C32"/>
    <w:rsid w:val="008A4DDE"/>
    <w:rsid w:val="008A4E4D"/>
    <w:rsid w:val="008A6031"/>
    <w:rsid w:val="008A611D"/>
    <w:rsid w:val="008A6487"/>
    <w:rsid w:val="008A6614"/>
    <w:rsid w:val="008A6713"/>
    <w:rsid w:val="008A6867"/>
    <w:rsid w:val="008A72C7"/>
    <w:rsid w:val="008A79FB"/>
    <w:rsid w:val="008A7BD7"/>
    <w:rsid w:val="008A7E87"/>
    <w:rsid w:val="008B08CE"/>
    <w:rsid w:val="008B0972"/>
    <w:rsid w:val="008B09F2"/>
    <w:rsid w:val="008B0CFD"/>
    <w:rsid w:val="008B10DE"/>
    <w:rsid w:val="008B1311"/>
    <w:rsid w:val="008B28B7"/>
    <w:rsid w:val="008B2B03"/>
    <w:rsid w:val="008B2E2C"/>
    <w:rsid w:val="008B30E3"/>
    <w:rsid w:val="008B35D7"/>
    <w:rsid w:val="008B3E0E"/>
    <w:rsid w:val="008B41AB"/>
    <w:rsid w:val="008B44D9"/>
    <w:rsid w:val="008B44FD"/>
    <w:rsid w:val="008B4755"/>
    <w:rsid w:val="008B491D"/>
    <w:rsid w:val="008B4C63"/>
    <w:rsid w:val="008B4E9F"/>
    <w:rsid w:val="008B5399"/>
    <w:rsid w:val="008B5563"/>
    <w:rsid w:val="008B57D1"/>
    <w:rsid w:val="008B5BEC"/>
    <w:rsid w:val="008B60B5"/>
    <w:rsid w:val="008B6372"/>
    <w:rsid w:val="008B6518"/>
    <w:rsid w:val="008B65DF"/>
    <w:rsid w:val="008B6722"/>
    <w:rsid w:val="008B6879"/>
    <w:rsid w:val="008B69B1"/>
    <w:rsid w:val="008B7C10"/>
    <w:rsid w:val="008B7DE7"/>
    <w:rsid w:val="008C0193"/>
    <w:rsid w:val="008C0600"/>
    <w:rsid w:val="008C0A62"/>
    <w:rsid w:val="008C0A9B"/>
    <w:rsid w:val="008C0C55"/>
    <w:rsid w:val="008C0D9B"/>
    <w:rsid w:val="008C0E35"/>
    <w:rsid w:val="008C1019"/>
    <w:rsid w:val="008C130B"/>
    <w:rsid w:val="008C1329"/>
    <w:rsid w:val="008C14D3"/>
    <w:rsid w:val="008C1709"/>
    <w:rsid w:val="008C1B15"/>
    <w:rsid w:val="008C2033"/>
    <w:rsid w:val="008C40D1"/>
    <w:rsid w:val="008C4C6B"/>
    <w:rsid w:val="008C5846"/>
    <w:rsid w:val="008C5D37"/>
    <w:rsid w:val="008C6085"/>
    <w:rsid w:val="008C610B"/>
    <w:rsid w:val="008C62AE"/>
    <w:rsid w:val="008C641F"/>
    <w:rsid w:val="008C654B"/>
    <w:rsid w:val="008C6561"/>
    <w:rsid w:val="008C6B1F"/>
    <w:rsid w:val="008C6EC0"/>
    <w:rsid w:val="008C7053"/>
    <w:rsid w:val="008C77EE"/>
    <w:rsid w:val="008D04DD"/>
    <w:rsid w:val="008D0675"/>
    <w:rsid w:val="008D0F11"/>
    <w:rsid w:val="008D1326"/>
    <w:rsid w:val="008D2B0D"/>
    <w:rsid w:val="008D2B44"/>
    <w:rsid w:val="008D38F5"/>
    <w:rsid w:val="008D481E"/>
    <w:rsid w:val="008D4873"/>
    <w:rsid w:val="008D4BE0"/>
    <w:rsid w:val="008D5359"/>
    <w:rsid w:val="008D5651"/>
    <w:rsid w:val="008D59D3"/>
    <w:rsid w:val="008D5C0A"/>
    <w:rsid w:val="008D6646"/>
    <w:rsid w:val="008D6751"/>
    <w:rsid w:val="008D6FD3"/>
    <w:rsid w:val="008D7278"/>
    <w:rsid w:val="008D77B0"/>
    <w:rsid w:val="008D78EE"/>
    <w:rsid w:val="008E01E7"/>
    <w:rsid w:val="008E034D"/>
    <w:rsid w:val="008E0BC4"/>
    <w:rsid w:val="008E0F0F"/>
    <w:rsid w:val="008E12C5"/>
    <w:rsid w:val="008E14D1"/>
    <w:rsid w:val="008E185B"/>
    <w:rsid w:val="008E1F10"/>
    <w:rsid w:val="008E331C"/>
    <w:rsid w:val="008E3334"/>
    <w:rsid w:val="008E3D40"/>
    <w:rsid w:val="008E405D"/>
    <w:rsid w:val="008E420C"/>
    <w:rsid w:val="008E4214"/>
    <w:rsid w:val="008E4F97"/>
    <w:rsid w:val="008E514B"/>
    <w:rsid w:val="008E562D"/>
    <w:rsid w:val="008E5C62"/>
    <w:rsid w:val="008E5E80"/>
    <w:rsid w:val="008E68B8"/>
    <w:rsid w:val="008E69FA"/>
    <w:rsid w:val="008E6B33"/>
    <w:rsid w:val="008E6D8D"/>
    <w:rsid w:val="008E7163"/>
    <w:rsid w:val="008F0504"/>
    <w:rsid w:val="008F067F"/>
    <w:rsid w:val="008F2E97"/>
    <w:rsid w:val="008F35F1"/>
    <w:rsid w:val="008F3905"/>
    <w:rsid w:val="008F3B25"/>
    <w:rsid w:val="008F3DCE"/>
    <w:rsid w:val="008F4429"/>
    <w:rsid w:val="008F46F9"/>
    <w:rsid w:val="008F5052"/>
    <w:rsid w:val="008F5217"/>
    <w:rsid w:val="008F53AA"/>
    <w:rsid w:val="008F5C31"/>
    <w:rsid w:val="008F6DF3"/>
    <w:rsid w:val="008F712D"/>
    <w:rsid w:val="008F72FF"/>
    <w:rsid w:val="008F7528"/>
    <w:rsid w:val="008F75EF"/>
    <w:rsid w:val="008F790E"/>
    <w:rsid w:val="008F7BD2"/>
    <w:rsid w:val="00900379"/>
    <w:rsid w:val="00900A53"/>
    <w:rsid w:val="00901381"/>
    <w:rsid w:val="009013C2"/>
    <w:rsid w:val="00901487"/>
    <w:rsid w:val="00901CB1"/>
    <w:rsid w:val="00901DE5"/>
    <w:rsid w:val="009021A8"/>
    <w:rsid w:val="00902B72"/>
    <w:rsid w:val="00902BFF"/>
    <w:rsid w:val="009039F1"/>
    <w:rsid w:val="00903A1B"/>
    <w:rsid w:val="00904345"/>
    <w:rsid w:val="0090439F"/>
    <w:rsid w:val="00904938"/>
    <w:rsid w:val="0090506E"/>
    <w:rsid w:val="00905601"/>
    <w:rsid w:val="009058C5"/>
    <w:rsid w:val="009071EF"/>
    <w:rsid w:val="00907948"/>
    <w:rsid w:val="00907BF3"/>
    <w:rsid w:val="00907F1F"/>
    <w:rsid w:val="00907F36"/>
    <w:rsid w:val="00910FC1"/>
    <w:rsid w:val="00911495"/>
    <w:rsid w:val="00911788"/>
    <w:rsid w:val="0091195F"/>
    <w:rsid w:val="009121B4"/>
    <w:rsid w:val="009122D7"/>
    <w:rsid w:val="00912DC3"/>
    <w:rsid w:val="00913345"/>
    <w:rsid w:val="00913550"/>
    <w:rsid w:val="00913794"/>
    <w:rsid w:val="00913852"/>
    <w:rsid w:val="00913E57"/>
    <w:rsid w:val="0091422C"/>
    <w:rsid w:val="0091454B"/>
    <w:rsid w:val="0091527A"/>
    <w:rsid w:val="00915451"/>
    <w:rsid w:val="0091554E"/>
    <w:rsid w:val="00916070"/>
    <w:rsid w:val="0091668B"/>
    <w:rsid w:val="00916E15"/>
    <w:rsid w:val="00916F21"/>
    <w:rsid w:val="00917142"/>
    <w:rsid w:val="00917318"/>
    <w:rsid w:val="00917389"/>
    <w:rsid w:val="00917F56"/>
    <w:rsid w:val="00917FC0"/>
    <w:rsid w:val="00920174"/>
    <w:rsid w:val="009202C3"/>
    <w:rsid w:val="00920573"/>
    <w:rsid w:val="009205D5"/>
    <w:rsid w:val="0092069A"/>
    <w:rsid w:val="00920D26"/>
    <w:rsid w:val="00920D35"/>
    <w:rsid w:val="009219C7"/>
    <w:rsid w:val="00921D80"/>
    <w:rsid w:val="00921DE7"/>
    <w:rsid w:val="00922227"/>
    <w:rsid w:val="00922517"/>
    <w:rsid w:val="00922BDE"/>
    <w:rsid w:val="00922EC7"/>
    <w:rsid w:val="009236C8"/>
    <w:rsid w:val="00923AE0"/>
    <w:rsid w:val="009246F1"/>
    <w:rsid w:val="00924921"/>
    <w:rsid w:val="00924C4C"/>
    <w:rsid w:val="00925563"/>
    <w:rsid w:val="00925831"/>
    <w:rsid w:val="00925990"/>
    <w:rsid w:val="00925A24"/>
    <w:rsid w:val="00925D6E"/>
    <w:rsid w:val="00925D89"/>
    <w:rsid w:val="009260BA"/>
    <w:rsid w:val="00926684"/>
    <w:rsid w:val="00926820"/>
    <w:rsid w:val="00926964"/>
    <w:rsid w:val="00926D31"/>
    <w:rsid w:val="00927295"/>
    <w:rsid w:val="009274C4"/>
    <w:rsid w:val="00927531"/>
    <w:rsid w:val="00927859"/>
    <w:rsid w:val="009279E0"/>
    <w:rsid w:val="00927C5C"/>
    <w:rsid w:val="00930030"/>
    <w:rsid w:val="009307C7"/>
    <w:rsid w:val="00930DC6"/>
    <w:rsid w:val="00930F44"/>
    <w:rsid w:val="009312CE"/>
    <w:rsid w:val="00932108"/>
    <w:rsid w:val="0093242B"/>
    <w:rsid w:val="009328D8"/>
    <w:rsid w:val="00932C35"/>
    <w:rsid w:val="009341CF"/>
    <w:rsid w:val="0093451F"/>
    <w:rsid w:val="00934973"/>
    <w:rsid w:val="0093657A"/>
    <w:rsid w:val="00936EBE"/>
    <w:rsid w:val="00936F5C"/>
    <w:rsid w:val="00937012"/>
    <w:rsid w:val="009374B0"/>
    <w:rsid w:val="009375B7"/>
    <w:rsid w:val="00937C3C"/>
    <w:rsid w:val="0094004A"/>
    <w:rsid w:val="00940077"/>
    <w:rsid w:val="009400EF"/>
    <w:rsid w:val="009401A3"/>
    <w:rsid w:val="0094033F"/>
    <w:rsid w:val="0094057C"/>
    <w:rsid w:val="009405C7"/>
    <w:rsid w:val="009405FB"/>
    <w:rsid w:val="00940698"/>
    <w:rsid w:val="009409A3"/>
    <w:rsid w:val="0094114A"/>
    <w:rsid w:val="0094141A"/>
    <w:rsid w:val="00941A0B"/>
    <w:rsid w:val="00941F18"/>
    <w:rsid w:val="00942562"/>
    <w:rsid w:val="00942689"/>
    <w:rsid w:val="00943C72"/>
    <w:rsid w:val="00943F41"/>
    <w:rsid w:val="00944409"/>
    <w:rsid w:val="00944895"/>
    <w:rsid w:val="00944ABC"/>
    <w:rsid w:val="00944ACF"/>
    <w:rsid w:val="00944F87"/>
    <w:rsid w:val="009452F2"/>
    <w:rsid w:val="009464EB"/>
    <w:rsid w:val="00946A29"/>
    <w:rsid w:val="0094732A"/>
    <w:rsid w:val="009476B1"/>
    <w:rsid w:val="00947ECD"/>
    <w:rsid w:val="009505A3"/>
    <w:rsid w:val="009508A3"/>
    <w:rsid w:val="009508BC"/>
    <w:rsid w:val="00951024"/>
    <w:rsid w:val="00951230"/>
    <w:rsid w:val="00951D2E"/>
    <w:rsid w:val="00952D3B"/>
    <w:rsid w:val="00952E12"/>
    <w:rsid w:val="00952F4B"/>
    <w:rsid w:val="0095414E"/>
    <w:rsid w:val="00955289"/>
    <w:rsid w:val="00956A26"/>
    <w:rsid w:val="00956DF8"/>
    <w:rsid w:val="0095704C"/>
    <w:rsid w:val="00957134"/>
    <w:rsid w:val="00957279"/>
    <w:rsid w:val="009574B6"/>
    <w:rsid w:val="00957CE4"/>
    <w:rsid w:val="00957DC2"/>
    <w:rsid w:val="0096000D"/>
    <w:rsid w:val="00960269"/>
    <w:rsid w:val="009602A8"/>
    <w:rsid w:val="009605A0"/>
    <w:rsid w:val="00960965"/>
    <w:rsid w:val="009615B4"/>
    <w:rsid w:val="00961960"/>
    <w:rsid w:val="00962350"/>
    <w:rsid w:val="00962541"/>
    <w:rsid w:val="0096297F"/>
    <w:rsid w:val="00962EB5"/>
    <w:rsid w:val="00962F12"/>
    <w:rsid w:val="00963332"/>
    <w:rsid w:val="00963FAB"/>
    <w:rsid w:val="00964146"/>
    <w:rsid w:val="009644EA"/>
    <w:rsid w:val="00964AEF"/>
    <w:rsid w:val="00964BF3"/>
    <w:rsid w:val="009652ED"/>
    <w:rsid w:val="00965300"/>
    <w:rsid w:val="009653C7"/>
    <w:rsid w:val="00965980"/>
    <w:rsid w:val="00965B67"/>
    <w:rsid w:val="00966005"/>
    <w:rsid w:val="00966644"/>
    <w:rsid w:val="009668A2"/>
    <w:rsid w:val="00966B4A"/>
    <w:rsid w:val="00967837"/>
    <w:rsid w:val="00967A55"/>
    <w:rsid w:val="00967A86"/>
    <w:rsid w:val="009704EA"/>
    <w:rsid w:val="009706D4"/>
    <w:rsid w:val="00970AD4"/>
    <w:rsid w:val="00971204"/>
    <w:rsid w:val="00971589"/>
    <w:rsid w:val="009715A3"/>
    <w:rsid w:val="00971698"/>
    <w:rsid w:val="0097227F"/>
    <w:rsid w:val="009726DA"/>
    <w:rsid w:val="00972906"/>
    <w:rsid w:val="00972E39"/>
    <w:rsid w:val="0097302F"/>
    <w:rsid w:val="00973B56"/>
    <w:rsid w:val="00973BCD"/>
    <w:rsid w:val="00973DC2"/>
    <w:rsid w:val="009745CA"/>
    <w:rsid w:val="00974651"/>
    <w:rsid w:val="00974AAF"/>
    <w:rsid w:val="009750CF"/>
    <w:rsid w:val="0097532A"/>
    <w:rsid w:val="009753B6"/>
    <w:rsid w:val="0097544C"/>
    <w:rsid w:val="009754DC"/>
    <w:rsid w:val="00975732"/>
    <w:rsid w:val="009760B2"/>
    <w:rsid w:val="009763B1"/>
    <w:rsid w:val="00976CFF"/>
    <w:rsid w:val="0097729A"/>
    <w:rsid w:val="00981333"/>
    <w:rsid w:val="009817FE"/>
    <w:rsid w:val="009825DE"/>
    <w:rsid w:val="00982AE4"/>
    <w:rsid w:val="00982E6B"/>
    <w:rsid w:val="0098318B"/>
    <w:rsid w:val="00983726"/>
    <w:rsid w:val="00984609"/>
    <w:rsid w:val="0098464C"/>
    <w:rsid w:val="00984A70"/>
    <w:rsid w:val="00985B93"/>
    <w:rsid w:val="009860F5"/>
    <w:rsid w:val="009865E9"/>
    <w:rsid w:val="00986E82"/>
    <w:rsid w:val="0098731C"/>
    <w:rsid w:val="00987E18"/>
    <w:rsid w:val="00987FE9"/>
    <w:rsid w:val="009908AB"/>
    <w:rsid w:val="00990AE4"/>
    <w:rsid w:val="00990B66"/>
    <w:rsid w:val="00990B8D"/>
    <w:rsid w:val="00991638"/>
    <w:rsid w:val="0099196E"/>
    <w:rsid w:val="00992048"/>
    <w:rsid w:val="00992B7A"/>
    <w:rsid w:val="00992F57"/>
    <w:rsid w:val="009930EC"/>
    <w:rsid w:val="0099353C"/>
    <w:rsid w:val="00993D61"/>
    <w:rsid w:val="00994E08"/>
    <w:rsid w:val="00994FED"/>
    <w:rsid w:val="00994FF6"/>
    <w:rsid w:val="009951B4"/>
    <w:rsid w:val="00995D67"/>
    <w:rsid w:val="0099682C"/>
    <w:rsid w:val="00996B0C"/>
    <w:rsid w:val="00997615"/>
    <w:rsid w:val="009979CC"/>
    <w:rsid w:val="00997D6A"/>
    <w:rsid w:val="009A0448"/>
    <w:rsid w:val="009A0607"/>
    <w:rsid w:val="009A0A6B"/>
    <w:rsid w:val="009A0B9D"/>
    <w:rsid w:val="009A0C7C"/>
    <w:rsid w:val="009A0F8A"/>
    <w:rsid w:val="009A1539"/>
    <w:rsid w:val="009A21A1"/>
    <w:rsid w:val="009A2267"/>
    <w:rsid w:val="009A2368"/>
    <w:rsid w:val="009A2552"/>
    <w:rsid w:val="009A2620"/>
    <w:rsid w:val="009A2668"/>
    <w:rsid w:val="009A2A5E"/>
    <w:rsid w:val="009A3314"/>
    <w:rsid w:val="009A3AB8"/>
    <w:rsid w:val="009A4398"/>
    <w:rsid w:val="009A4A21"/>
    <w:rsid w:val="009A515E"/>
    <w:rsid w:val="009A52F6"/>
    <w:rsid w:val="009A5468"/>
    <w:rsid w:val="009A549A"/>
    <w:rsid w:val="009A5704"/>
    <w:rsid w:val="009A5ECD"/>
    <w:rsid w:val="009A6294"/>
    <w:rsid w:val="009A6AB1"/>
    <w:rsid w:val="009A6C86"/>
    <w:rsid w:val="009A7098"/>
    <w:rsid w:val="009A7704"/>
    <w:rsid w:val="009A7A25"/>
    <w:rsid w:val="009A7F16"/>
    <w:rsid w:val="009B072B"/>
    <w:rsid w:val="009B08E6"/>
    <w:rsid w:val="009B0C24"/>
    <w:rsid w:val="009B0D36"/>
    <w:rsid w:val="009B0D6C"/>
    <w:rsid w:val="009B0DF7"/>
    <w:rsid w:val="009B1500"/>
    <w:rsid w:val="009B15BE"/>
    <w:rsid w:val="009B17D5"/>
    <w:rsid w:val="009B1B5D"/>
    <w:rsid w:val="009B217D"/>
    <w:rsid w:val="009B2594"/>
    <w:rsid w:val="009B2AD7"/>
    <w:rsid w:val="009B2EE5"/>
    <w:rsid w:val="009B35A9"/>
    <w:rsid w:val="009B382A"/>
    <w:rsid w:val="009B3921"/>
    <w:rsid w:val="009B3AAC"/>
    <w:rsid w:val="009B3DEE"/>
    <w:rsid w:val="009B4A22"/>
    <w:rsid w:val="009B4C1F"/>
    <w:rsid w:val="009B551F"/>
    <w:rsid w:val="009B5DB7"/>
    <w:rsid w:val="009B674C"/>
    <w:rsid w:val="009B6819"/>
    <w:rsid w:val="009B6E30"/>
    <w:rsid w:val="009B6F12"/>
    <w:rsid w:val="009B737C"/>
    <w:rsid w:val="009B7394"/>
    <w:rsid w:val="009C00E5"/>
    <w:rsid w:val="009C085C"/>
    <w:rsid w:val="009C0D0A"/>
    <w:rsid w:val="009C2106"/>
    <w:rsid w:val="009C2328"/>
    <w:rsid w:val="009C255C"/>
    <w:rsid w:val="009C308B"/>
    <w:rsid w:val="009C3227"/>
    <w:rsid w:val="009C392D"/>
    <w:rsid w:val="009C3CC4"/>
    <w:rsid w:val="009C3E69"/>
    <w:rsid w:val="009C42B0"/>
    <w:rsid w:val="009C4752"/>
    <w:rsid w:val="009C52AD"/>
    <w:rsid w:val="009C62E2"/>
    <w:rsid w:val="009C6814"/>
    <w:rsid w:val="009C6F17"/>
    <w:rsid w:val="009C754E"/>
    <w:rsid w:val="009C79DB"/>
    <w:rsid w:val="009D031B"/>
    <w:rsid w:val="009D0864"/>
    <w:rsid w:val="009D0B0F"/>
    <w:rsid w:val="009D0E4B"/>
    <w:rsid w:val="009D103C"/>
    <w:rsid w:val="009D11AE"/>
    <w:rsid w:val="009D1566"/>
    <w:rsid w:val="009D252B"/>
    <w:rsid w:val="009D2E4B"/>
    <w:rsid w:val="009D2F59"/>
    <w:rsid w:val="009D30E1"/>
    <w:rsid w:val="009D4551"/>
    <w:rsid w:val="009D519B"/>
    <w:rsid w:val="009D573F"/>
    <w:rsid w:val="009D60E0"/>
    <w:rsid w:val="009D6F93"/>
    <w:rsid w:val="009D7104"/>
    <w:rsid w:val="009D71FA"/>
    <w:rsid w:val="009D7246"/>
    <w:rsid w:val="009D7468"/>
    <w:rsid w:val="009D7A06"/>
    <w:rsid w:val="009D7C8E"/>
    <w:rsid w:val="009D7F56"/>
    <w:rsid w:val="009E01A5"/>
    <w:rsid w:val="009E037D"/>
    <w:rsid w:val="009E05A2"/>
    <w:rsid w:val="009E0B24"/>
    <w:rsid w:val="009E0B42"/>
    <w:rsid w:val="009E10EC"/>
    <w:rsid w:val="009E1649"/>
    <w:rsid w:val="009E170D"/>
    <w:rsid w:val="009E2105"/>
    <w:rsid w:val="009E2AD5"/>
    <w:rsid w:val="009E30F9"/>
    <w:rsid w:val="009E38EB"/>
    <w:rsid w:val="009E3DA7"/>
    <w:rsid w:val="009E40E6"/>
    <w:rsid w:val="009E4196"/>
    <w:rsid w:val="009E4593"/>
    <w:rsid w:val="009E496D"/>
    <w:rsid w:val="009E4B6B"/>
    <w:rsid w:val="009E563C"/>
    <w:rsid w:val="009E58DB"/>
    <w:rsid w:val="009E6683"/>
    <w:rsid w:val="009E6D78"/>
    <w:rsid w:val="009E6DE3"/>
    <w:rsid w:val="009E700E"/>
    <w:rsid w:val="009E71D4"/>
    <w:rsid w:val="009E76CA"/>
    <w:rsid w:val="009E7F34"/>
    <w:rsid w:val="009E7FD6"/>
    <w:rsid w:val="009F011C"/>
    <w:rsid w:val="009F06B3"/>
    <w:rsid w:val="009F0751"/>
    <w:rsid w:val="009F0DF5"/>
    <w:rsid w:val="009F0FAA"/>
    <w:rsid w:val="009F171D"/>
    <w:rsid w:val="009F183D"/>
    <w:rsid w:val="009F195C"/>
    <w:rsid w:val="009F2842"/>
    <w:rsid w:val="009F2CBC"/>
    <w:rsid w:val="009F356B"/>
    <w:rsid w:val="009F3742"/>
    <w:rsid w:val="009F3AAE"/>
    <w:rsid w:val="009F419C"/>
    <w:rsid w:val="009F424E"/>
    <w:rsid w:val="009F4516"/>
    <w:rsid w:val="009F51C2"/>
    <w:rsid w:val="009F52BA"/>
    <w:rsid w:val="009F5DC5"/>
    <w:rsid w:val="009F629D"/>
    <w:rsid w:val="009F6E19"/>
    <w:rsid w:val="009F7475"/>
    <w:rsid w:val="009F7552"/>
    <w:rsid w:val="009F759A"/>
    <w:rsid w:val="009F775B"/>
    <w:rsid w:val="009F7B7F"/>
    <w:rsid w:val="009F7C93"/>
    <w:rsid w:val="009F7E16"/>
    <w:rsid w:val="009F7F87"/>
    <w:rsid w:val="00A002A1"/>
    <w:rsid w:val="00A005B1"/>
    <w:rsid w:val="00A006B4"/>
    <w:rsid w:val="00A00867"/>
    <w:rsid w:val="00A00B0E"/>
    <w:rsid w:val="00A01204"/>
    <w:rsid w:val="00A012F1"/>
    <w:rsid w:val="00A0196D"/>
    <w:rsid w:val="00A01B37"/>
    <w:rsid w:val="00A01C59"/>
    <w:rsid w:val="00A01E54"/>
    <w:rsid w:val="00A02B41"/>
    <w:rsid w:val="00A036B1"/>
    <w:rsid w:val="00A03BAB"/>
    <w:rsid w:val="00A04015"/>
    <w:rsid w:val="00A04119"/>
    <w:rsid w:val="00A04299"/>
    <w:rsid w:val="00A04580"/>
    <w:rsid w:val="00A04B8A"/>
    <w:rsid w:val="00A04DBD"/>
    <w:rsid w:val="00A054F5"/>
    <w:rsid w:val="00A05780"/>
    <w:rsid w:val="00A06000"/>
    <w:rsid w:val="00A0604B"/>
    <w:rsid w:val="00A064D7"/>
    <w:rsid w:val="00A07312"/>
    <w:rsid w:val="00A074D9"/>
    <w:rsid w:val="00A07744"/>
    <w:rsid w:val="00A079EA"/>
    <w:rsid w:val="00A07BCB"/>
    <w:rsid w:val="00A07C61"/>
    <w:rsid w:val="00A07F13"/>
    <w:rsid w:val="00A1003A"/>
    <w:rsid w:val="00A10B00"/>
    <w:rsid w:val="00A10DBC"/>
    <w:rsid w:val="00A10DFC"/>
    <w:rsid w:val="00A10F5A"/>
    <w:rsid w:val="00A1109B"/>
    <w:rsid w:val="00A11A9A"/>
    <w:rsid w:val="00A12036"/>
    <w:rsid w:val="00A127BC"/>
    <w:rsid w:val="00A12D6F"/>
    <w:rsid w:val="00A12F9E"/>
    <w:rsid w:val="00A13024"/>
    <w:rsid w:val="00A13201"/>
    <w:rsid w:val="00A13B14"/>
    <w:rsid w:val="00A13C10"/>
    <w:rsid w:val="00A147CF"/>
    <w:rsid w:val="00A14F07"/>
    <w:rsid w:val="00A15091"/>
    <w:rsid w:val="00A152B5"/>
    <w:rsid w:val="00A15350"/>
    <w:rsid w:val="00A15462"/>
    <w:rsid w:val="00A15494"/>
    <w:rsid w:val="00A154EA"/>
    <w:rsid w:val="00A15920"/>
    <w:rsid w:val="00A159FB"/>
    <w:rsid w:val="00A15DB8"/>
    <w:rsid w:val="00A15F7A"/>
    <w:rsid w:val="00A175EE"/>
    <w:rsid w:val="00A177BE"/>
    <w:rsid w:val="00A2019C"/>
    <w:rsid w:val="00A2021F"/>
    <w:rsid w:val="00A203E9"/>
    <w:rsid w:val="00A20AA7"/>
    <w:rsid w:val="00A2118D"/>
    <w:rsid w:val="00A21EB2"/>
    <w:rsid w:val="00A2284F"/>
    <w:rsid w:val="00A22902"/>
    <w:rsid w:val="00A23211"/>
    <w:rsid w:val="00A23312"/>
    <w:rsid w:val="00A243E3"/>
    <w:rsid w:val="00A2451F"/>
    <w:rsid w:val="00A24B4E"/>
    <w:rsid w:val="00A2561F"/>
    <w:rsid w:val="00A25BE2"/>
    <w:rsid w:val="00A2661C"/>
    <w:rsid w:val="00A26858"/>
    <w:rsid w:val="00A27311"/>
    <w:rsid w:val="00A27759"/>
    <w:rsid w:val="00A31271"/>
    <w:rsid w:val="00A31589"/>
    <w:rsid w:val="00A31FC8"/>
    <w:rsid w:val="00A32212"/>
    <w:rsid w:val="00A32288"/>
    <w:rsid w:val="00A325F5"/>
    <w:rsid w:val="00A329F3"/>
    <w:rsid w:val="00A33623"/>
    <w:rsid w:val="00A33CF7"/>
    <w:rsid w:val="00A3455D"/>
    <w:rsid w:val="00A34E7C"/>
    <w:rsid w:val="00A34FDE"/>
    <w:rsid w:val="00A3563D"/>
    <w:rsid w:val="00A35977"/>
    <w:rsid w:val="00A36026"/>
    <w:rsid w:val="00A36421"/>
    <w:rsid w:val="00A36882"/>
    <w:rsid w:val="00A37858"/>
    <w:rsid w:val="00A37F23"/>
    <w:rsid w:val="00A37FD5"/>
    <w:rsid w:val="00A37FF2"/>
    <w:rsid w:val="00A400D5"/>
    <w:rsid w:val="00A40B1F"/>
    <w:rsid w:val="00A4158A"/>
    <w:rsid w:val="00A41890"/>
    <w:rsid w:val="00A418CA"/>
    <w:rsid w:val="00A41967"/>
    <w:rsid w:val="00A42500"/>
    <w:rsid w:val="00A426B4"/>
    <w:rsid w:val="00A4295E"/>
    <w:rsid w:val="00A42973"/>
    <w:rsid w:val="00A42D0B"/>
    <w:rsid w:val="00A437C7"/>
    <w:rsid w:val="00A43B10"/>
    <w:rsid w:val="00A440DA"/>
    <w:rsid w:val="00A44206"/>
    <w:rsid w:val="00A44CD3"/>
    <w:rsid w:val="00A45393"/>
    <w:rsid w:val="00A45A17"/>
    <w:rsid w:val="00A469F8"/>
    <w:rsid w:val="00A46C9A"/>
    <w:rsid w:val="00A470B4"/>
    <w:rsid w:val="00A4751E"/>
    <w:rsid w:val="00A47681"/>
    <w:rsid w:val="00A47692"/>
    <w:rsid w:val="00A47AD6"/>
    <w:rsid w:val="00A47B93"/>
    <w:rsid w:val="00A50A33"/>
    <w:rsid w:val="00A50C12"/>
    <w:rsid w:val="00A5103B"/>
    <w:rsid w:val="00A51B5E"/>
    <w:rsid w:val="00A52524"/>
    <w:rsid w:val="00A52DE6"/>
    <w:rsid w:val="00A53149"/>
    <w:rsid w:val="00A54033"/>
    <w:rsid w:val="00A54974"/>
    <w:rsid w:val="00A54FBA"/>
    <w:rsid w:val="00A550BF"/>
    <w:rsid w:val="00A551D3"/>
    <w:rsid w:val="00A556A1"/>
    <w:rsid w:val="00A55DCB"/>
    <w:rsid w:val="00A5616F"/>
    <w:rsid w:val="00A5647A"/>
    <w:rsid w:val="00A56908"/>
    <w:rsid w:val="00A5695F"/>
    <w:rsid w:val="00A56DDF"/>
    <w:rsid w:val="00A572D1"/>
    <w:rsid w:val="00A57346"/>
    <w:rsid w:val="00A60002"/>
    <w:rsid w:val="00A60017"/>
    <w:rsid w:val="00A60076"/>
    <w:rsid w:val="00A603C0"/>
    <w:rsid w:val="00A60DF2"/>
    <w:rsid w:val="00A60F21"/>
    <w:rsid w:val="00A60F3D"/>
    <w:rsid w:val="00A6153F"/>
    <w:rsid w:val="00A615C8"/>
    <w:rsid w:val="00A61AEC"/>
    <w:rsid w:val="00A624E0"/>
    <w:rsid w:val="00A625FA"/>
    <w:rsid w:val="00A6278A"/>
    <w:rsid w:val="00A62E68"/>
    <w:rsid w:val="00A63D75"/>
    <w:rsid w:val="00A64124"/>
    <w:rsid w:val="00A647C1"/>
    <w:rsid w:val="00A6483E"/>
    <w:rsid w:val="00A64C8F"/>
    <w:rsid w:val="00A64D99"/>
    <w:rsid w:val="00A64DCC"/>
    <w:rsid w:val="00A655F4"/>
    <w:rsid w:val="00A6573E"/>
    <w:rsid w:val="00A658A9"/>
    <w:rsid w:val="00A65CAA"/>
    <w:rsid w:val="00A674BF"/>
    <w:rsid w:val="00A67527"/>
    <w:rsid w:val="00A701DD"/>
    <w:rsid w:val="00A7025C"/>
    <w:rsid w:val="00A704C4"/>
    <w:rsid w:val="00A70EE4"/>
    <w:rsid w:val="00A70FE3"/>
    <w:rsid w:val="00A70FF2"/>
    <w:rsid w:val="00A71076"/>
    <w:rsid w:val="00A7142C"/>
    <w:rsid w:val="00A71897"/>
    <w:rsid w:val="00A71DFA"/>
    <w:rsid w:val="00A720D4"/>
    <w:rsid w:val="00A7219A"/>
    <w:rsid w:val="00A724F4"/>
    <w:rsid w:val="00A7334D"/>
    <w:rsid w:val="00A73B66"/>
    <w:rsid w:val="00A74296"/>
    <w:rsid w:val="00A7492E"/>
    <w:rsid w:val="00A74E8C"/>
    <w:rsid w:val="00A7539B"/>
    <w:rsid w:val="00A75C08"/>
    <w:rsid w:val="00A75D7F"/>
    <w:rsid w:val="00A75DB5"/>
    <w:rsid w:val="00A76439"/>
    <w:rsid w:val="00A76A72"/>
    <w:rsid w:val="00A77452"/>
    <w:rsid w:val="00A775F3"/>
    <w:rsid w:val="00A77A7E"/>
    <w:rsid w:val="00A802A8"/>
    <w:rsid w:val="00A8034A"/>
    <w:rsid w:val="00A80AEA"/>
    <w:rsid w:val="00A81F6A"/>
    <w:rsid w:val="00A8209E"/>
    <w:rsid w:val="00A828D1"/>
    <w:rsid w:val="00A82C6C"/>
    <w:rsid w:val="00A83371"/>
    <w:rsid w:val="00A8376E"/>
    <w:rsid w:val="00A839E8"/>
    <w:rsid w:val="00A83E7F"/>
    <w:rsid w:val="00A844AE"/>
    <w:rsid w:val="00A84530"/>
    <w:rsid w:val="00A85049"/>
    <w:rsid w:val="00A85273"/>
    <w:rsid w:val="00A857F1"/>
    <w:rsid w:val="00A858E5"/>
    <w:rsid w:val="00A85ABB"/>
    <w:rsid w:val="00A87F6E"/>
    <w:rsid w:val="00A90230"/>
    <w:rsid w:val="00A90C4E"/>
    <w:rsid w:val="00A923F3"/>
    <w:rsid w:val="00A92868"/>
    <w:rsid w:val="00A92874"/>
    <w:rsid w:val="00A93021"/>
    <w:rsid w:val="00A93515"/>
    <w:rsid w:val="00A936D6"/>
    <w:rsid w:val="00A93C8C"/>
    <w:rsid w:val="00A93E3F"/>
    <w:rsid w:val="00A9492C"/>
    <w:rsid w:val="00A94AA2"/>
    <w:rsid w:val="00A94C1C"/>
    <w:rsid w:val="00A954D6"/>
    <w:rsid w:val="00A95AF0"/>
    <w:rsid w:val="00A95ED5"/>
    <w:rsid w:val="00A95F38"/>
    <w:rsid w:val="00A95FA2"/>
    <w:rsid w:val="00A9619F"/>
    <w:rsid w:val="00A97452"/>
    <w:rsid w:val="00A97A10"/>
    <w:rsid w:val="00A97C93"/>
    <w:rsid w:val="00A97D3B"/>
    <w:rsid w:val="00A97F95"/>
    <w:rsid w:val="00AA04AD"/>
    <w:rsid w:val="00AA06A6"/>
    <w:rsid w:val="00AA07DF"/>
    <w:rsid w:val="00AA1672"/>
    <w:rsid w:val="00AA23A1"/>
    <w:rsid w:val="00AA24A9"/>
    <w:rsid w:val="00AA31A6"/>
    <w:rsid w:val="00AA34EF"/>
    <w:rsid w:val="00AA3688"/>
    <w:rsid w:val="00AA3928"/>
    <w:rsid w:val="00AA3D86"/>
    <w:rsid w:val="00AA453A"/>
    <w:rsid w:val="00AA4AFB"/>
    <w:rsid w:val="00AA5220"/>
    <w:rsid w:val="00AA576E"/>
    <w:rsid w:val="00AA5FBE"/>
    <w:rsid w:val="00AA607D"/>
    <w:rsid w:val="00AA68AC"/>
    <w:rsid w:val="00AA6E76"/>
    <w:rsid w:val="00AA6EE7"/>
    <w:rsid w:val="00AA7461"/>
    <w:rsid w:val="00AA774A"/>
    <w:rsid w:val="00AB00C2"/>
    <w:rsid w:val="00AB03D5"/>
    <w:rsid w:val="00AB0600"/>
    <w:rsid w:val="00AB0877"/>
    <w:rsid w:val="00AB0974"/>
    <w:rsid w:val="00AB0CBB"/>
    <w:rsid w:val="00AB0F33"/>
    <w:rsid w:val="00AB1592"/>
    <w:rsid w:val="00AB174B"/>
    <w:rsid w:val="00AB1876"/>
    <w:rsid w:val="00AB1929"/>
    <w:rsid w:val="00AB19B2"/>
    <w:rsid w:val="00AB1BA7"/>
    <w:rsid w:val="00AB236E"/>
    <w:rsid w:val="00AB24C3"/>
    <w:rsid w:val="00AB2EFE"/>
    <w:rsid w:val="00AB31A1"/>
    <w:rsid w:val="00AB3A4E"/>
    <w:rsid w:val="00AB3BA7"/>
    <w:rsid w:val="00AB3ED7"/>
    <w:rsid w:val="00AB41BB"/>
    <w:rsid w:val="00AB4525"/>
    <w:rsid w:val="00AB4AA1"/>
    <w:rsid w:val="00AB4AAA"/>
    <w:rsid w:val="00AB531B"/>
    <w:rsid w:val="00AB55DA"/>
    <w:rsid w:val="00AB57C8"/>
    <w:rsid w:val="00AB5B95"/>
    <w:rsid w:val="00AB5B9D"/>
    <w:rsid w:val="00AB635B"/>
    <w:rsid w:val="00AB695A"/>
    <w:rsid w:val="00AB6ADD"/>
    <w:rsid w:val="00AB6BEC"/>
    <w:rsid w:val="00AB6CC6"/>
    <w:rsid w:val="00AB6ED6"/>
    <w:rsid w:val="00AB710C"/>
    <w:rsid w:val="00AC00C7"/>
    <w:rsid w:val="00AC0FAE"/>
    <w:rsid w:val="00AC1354"/>
    <w:rsid w:val="00AC1516"/>
    <w:rsid w:val="00AC1947"/>
    <w:rsid w:val="00AC1B6B"/>
    <w:rsid w:val="00AC278B"/>
    <w:rsid w:val="00AC2AF2"/>
    <w:rsid w:val="00AC315A"/>
    <w:rsid w:val="00AC38E1"/>
    <w:rsid w:val="00AC3917"/>
    <w:rsid w:val="00AC3A88"/>
    <w:rsid w:val="00AC3D58"/>
    <w:rsid w:val="00AC463A"/>
    <w:rsid w:val="00AC47D5"/>
    <w:rsid w:val="00AC4C87"/>
    <w:rsid w:val="00AC500C"/>
    <w:rsid w:val="00AC51B6"/>
    <w:rsid w:val="00AC53C8"/>
    <w:rsid w:val="00AC5C9B"/>
    <w:rsid w:val="00AC6159"/>
    <w:rsid w:val="00AC6DA6"/>
    <w:rsid w:val="00AC74B2"/>
    <w:rsid w:val="00AD0189"/>
    <w:rsid w:val="00AD06D3"/>
    <w:rsid w:val="00AD0793"/>
    <w:rsid w:val="00AD0D3C"/>
    <w:rsid w:val="00AD0EE9"/>
    <w:rsid w:val="00AD1712"/>
    <w:rsid w:val="00AD1D73"/>
    <w:rsid w:val="00AD21E3"/>
    <w:rsid w:val="00AD27DD"/>
    <w:rsid w:val="00AD2923"/>
    <w:rsid w:val="00AD2AB7"/>
    <w:rsid w:val="00AD2B8B"/>
    <w:rsid w:val="00AD3099"/>
    <w:rsid w:val="00AD37CD"/>
    <w:rsid w:val="00AD3909"/>
    <w:rsid w:val="00AD39EC"/>
    <w:rsid w:val="00AD3C00"/>
    <w:rsid w:val="00AD4287"/>
    <w:rsid w:val="00AD47CA"/>
    <w:rsid w:val="00AD4A82"/>
    <w:rsid w:val="00AD5409"/>
    <w:rsid w:val="00AD56A9"/>
    <w:rsid w:val="00AD6808"/>
    <w:rsid w:val="00AD70AA"/>
    <w:rsid w:val="00AD7117"/>
    <w:rsid w:val="00AE003E"/>
    <w:rsid w:val="00AE091B"/>
    <w:rsid w:val="00AE0AAB"/>
    <w:rsid w:val="00AE0F04"/>
    <w:rsid w:val="00AE1173"/>
    <w:rsid w:val="00AE1336"/>
    <w:rsid w:val="00AE14FC"/>
    <w:rsid w:val="00AE175A"/>
    <w:rsid w:val="00AE1ABB"/>
    <w:rsid w:val="00AE1B63"/>
    <w:rsid w:val="00AE1B68"/>
    <w:rsid w:val="00AE1BE5"/>
    <w:rsid w:val="00AE1E6B"/>
    <w:rsid w:val="00AE1FAA"/>
    <w:rsid w:val="00AE20D8"/>
    <w:rsid w:val="00AE2620"/>
    <w:rsid w:val="00AE2910"/>
    <w:rsid w:val="00AE2D02"/>
    <w:rsid w:val="00AE453E"/>
    <w:rsid w:val="00AE5225"/>
    <w:rsid w:val="00AE567B"/>
    <w:rsid w:val="00AE5C10"/>
    <w:rsid w:val="00AE63D2"/>
    <w:rsid w:val="00AE63DD"/>
    <w:rsid w:val="00AE645D"/>
    <w:rsid w:val="00AE6555"/>
    <w:rsid w:val="00AE6BC3"/>
    <w:rsid w:val="00AE71C5"/>
    <w:rsid w:val="00AE75CA"/>
    <w:rsid w:val="00AE7EAD"/>
    <w:rsid w:val="00AE7EEE"/>
    <w:rsid w:val="00AF0337"/>
    <w:rsid w:val="00AF1808"/>
    <w:rsid w:val="00AF1AE7"/>
    <w:rsid w:val="00AF2676"/>
    <w:rsid w:val="00AF2F7D"/>
    <w:rsid w:val="00AF4741"/>
    <w:rsid w:val="00AF4C2C"/>
    <w:rsid w:val="00AF53FF"/>
    <w:rsid w:val="00AF5587"/>
    <w:rsid w:val="00AF56F8"/>
    <w:rsid w:val="00AF6125"/>
    <w:rsid w:val="00AF62D6"/>
    <w:rsid w:val="00AF648B"/>
    <w:rsid w:val="00AF66B7"/>
    <w:rsid w:val="00AF6791"/>
    <w:rsid w:val="00AF6987"/>
    <w:rsid w:val="00AF6BC5"/>
    <w:rsid w:val="00AF6F10"/>
    <w:rsid w:val="00AF77F3"/>
    <w:rsid w:val="00AF7CAB"/>
    <w:rsid w:val="00B00763"/>
    <w:rsid w:val="00B00769"/>
    <w:rsid w:val="00B00F2D"/>
    <w:rsid w:val="00B0122F"/>
    <w:rsid w:val="00B0193F"/>
    <w:rsid w:val="00B01C12"/>
    <w:rsid w:val="00B024FF"/>
    <w:rsid w:val="00B02C02"/>
    <w:rsid w:val="00B031E6"/>
    <w:rsid w:val="00B03CDA"/>
    <w:rsid w:val="00B04222"/>
    <w:rsid w:val="00B0449F"/>
    <w:rsid w:val="00B0484D"/>
    <w:rsid w:val="00B049CA"/>
    <w:rsid w:val="00B04BC8"/>
    <w:rsid w:val="00B04E91"/>
    <w:rsid w:val="00B0572E"/>
    <w:rsid w:val="00B057C2"/>
    <w:rsid w:val="00B059AE"/>
    <w:rsid w:val="00B05FF7"/>
    <w:rsid w:val="00B06326"/>
    <w:rsid w:val="00B0684D"/>
    <w:rsid w:val="00B06EB6"/>
    <w:rsid w:val="00B07A1F"/>
    <w:rsid w:val="00B07B46"/>
    <w:rsid w:val="00B07C7F"/>
    <w:rsid w:val="00B102EA"/>
    <w:rsid w:val="00B10471"/>
    <w:rsid w:val="00B1075F"/>
    <w:rsid w:val="00B107B4"/>
    <w:rsid w:val="00B1174D"/>
    <w:rsid w:val="00B1189E"/>
    <w:rsid w:val="00B11D06"/>
    <w:rsid w:val="00B12277"/>
    <w:rsid w:val="00B128B2"/>
    <w:rsid w:val="00B12BF0"/>
    <w:rsid w:val="00B131BC"/>
    <w:rsid w:val="00B13301"/>
    <w:rsid w:val="00B136EC"/>
    <w:rsid w:val="00B13D20"/>
    <w:rsid w:val="00B13FA3"/>
    <w:rsid w:val="00B14120"/>
    <w:rsid w:val="00B1436E"/>
    <w:rsid w:val="00B1446C"/>
    <w:rsid w:val="00B14CB5"/>
    <w:rsid w:val="00B14F50"/>
    <w:rsid w:val="00B15103"/>
    <w:rsid w:val="00B15159"/>
    <w:rsid w:val="00B151F8"/>
    <w:rsid w:val="00B157F9"/>
    <w:rsid w:val="00B1598B"/>
    <w:rsid w:val="00B163D7"/>
    <w:rsid w:val="00B164F9"/>
    <w:rsid w:val="00B16996"/>
    <w:rsid w:val="00B1738C"/>
    <w:rsid w:val="00B174C3"/>
    <w:rsid w:val="00B17F33"/>
    <w:rsid w:val="00B17F9C"/>
    <w:rsid w:val="00B20884"/>
    <w:rsid w:val="00B208B9"/>
    <w:rsid w:val="00B208D4"/>
    <w:rsid w:val="00B20D90"/>
    <w:rsid w:val="00B21A49"/>
    <w:rsid w:val="00B21BDC"/>
    <w:rsid w:val="00B22B98"/>
    <w:rsid w:val="00B22FAC"/>
    <w:rsid w:val="00B236C9"/>
    <w:rsid w:val="00B23964"/>
    <w:rsid w:val="00B23B47"/>
    <w:rsid w:val="00B24051"/>
    <w:rsid w:val="00B240BF"/>
    <w:rsid w:val="00B24103"/>
    <w:rsid w:val="00B24A57"/>
    <w:rsid w:val="00B250EE"/>
    <w:rsid w:val="00B25240"/>
    <w:rsid w:val="00B2554D"/>
    <w:rsid w:val="00B25584"/>
    <w:rsid w:val="00B25DEC"/>
    <w:rsid w:val="00B26089"/>
    <w:rsid w:val="00B267D3"/>
    <w:rsid w:val="00B26A96"/>
    <w:rsid w:val="00B26E87"/>
    <w:rsid w:val="00B27129"/>
    <w:rsid w:val="00B2715F"/>
    <w:rsid w:val="00B277CD"/>
    <w:rsid w:val="00B308FF"/>
    <w:rsid w:val="00B31052"/>
    <w:rsid w:val="00B313FA"/>
    <w:rsid w:val="00B315E5"/>
    <w:rsid w:val="00B31D28"/>
    <w:rsid w:val="00B31DD6"/>
    <w:rsid w:val="00B3229D"/>
    <w:rsid w:val="00B32317"/>
    <w:rsid w:val="00B323AF"/>
    <w:rsid w:val="00B3271E"/>
    <w:rsid w:val="00B328B7"/>
    <w:rsid w:val="00B329A3"/>
    <w:rsid w:val="00B3343E"/>
    <w:rsid w:val="00B334A1"/>
    <w:rsid w:val="00B336E3"/>
    <w:rsid w:val="00B33A84"/>
    <w:rsid w:val="00B33B0C"/>
    <w:rsid w:val="00B33FA5"/>
    <w:rsid w:val="00B346BE"/>
    <w:rsid w:val="00B34B75"/>
    <w:rsid w:val="00B34B80"/>
    <w:rsid w:val="00B35123"/>
    <w:rsid w:val="00B36218"/>
    <w:rsid w:val="00B363E5"/>
    <w:rsid w:val="00B363F9"/>
    <w:rsid w:val="00B36877"/>
    <w:rsid w:val="00B36E4F"/>
    <w:rsid w:val="00B37144"/>
    <w:rsid w:val="00B3749F"/>
    <w:rsid w:val="00B37572"/>
    <w:rsid w:val="00B37689"/>
    <w:rsid w:val="00B37C75"/>
    <w:rsid w:val="00B400F8"/>
    <w:rsid w:val="00B406C4"/>
    <w:rsid w:val="00B40871"/>
    <w:rsid w:val="00B40971"/>
    <w:rsid w:val="00B41028"/>
    <w:rsid w:val="00B4102F"/>
    <w:rsid w:val="00B41084"/>
    <w:rsid w:val="00B418B5"/>
    <w:rsid w:val="00B41E12"/>
    <w:rsid w:val="00B41EF3"/>
    <w:rsid w:val="00B42FB9"/>
    <w:rsid w:val="00B4358D"/>
    <w:rsid w:val="00B4394D"/>
    <w:rsid w:val="00B43CAC"/>
    <w:rsid w:val="00B44088"/>
    <w:rsid w:val="00B440FA"/>
    <w:rsid w:val="00B44596"/>
    <w:rsid w:val="00B4469C"/>
    <w:rsid w:val="00B4482C"/>
    <w:rsid w:val="00B44C2D"/>
    <w:rsid w:val="00B44C6B"/>
    <w:rsid w:val="00B44EC4"/>
    <w:rsid w:val="00B45A7A"/>
    <w:rsid w:val="00B4649C"/>
    <w:rsid w:val="00B470A6"/>
    <w:rsid w:val="00B47216"/>
    <w:rsid w:val="00B478F9"/>
    <w:rsid w:val="00B47C9E"/>
    <w:rsid w:val="00B47F99"/>
    <w:rsid w:val="00B512A6"/>
    <w:rsid w:val="00B5141E"/>
    <w:rsid w:val="00B51AE2"/>
    <w:rsid w:val="00B51DA7"/>
    <w:rsid w:val="00B520EA"/>
    <w:rsid w:val="00B52860"/>
    <w:rsid w:val="00B52D8B"/>
    <w:rsid w:val="00B5329F"/>
    <w:rsid w:val="00B535D6"/>
    <w:rsid w:val="00B53D50"/>
    <w:rsid w:val="00B54D6C"/>
    <w:rsid w:val="00B54EFD"/>
    <w:rsid w:val="00B55387"/>
    <w:rsid w:val="00B55428"/>
    <w:rsid w:val="00B55EEA"/>
    <w:rsid w:val="00B56836"/>
    <w:rsid w:val="00B5692E"/>
    <w:rsid w:val="00B56C1B"/>
    <w:rsid w:val="00B56EA9"/>
    <w:rsid w:val="00B570C3"/>
    <w:rsid w:val="00B571FD"/>
    <w:rsid w:val="00B57281"/>
    <w:rsid w:val="00B577F3"/>
    <w:rsid w:val="00B57A09"/>
    <w:rsid w:val="00B60F0D"/>
    <w:rsid w:val="00B60FB3"/>
    <w:rsid w:val="00B61D93"/>
    <w:rsid w:val="00B61D9D"/>
    <w:rsid w:val="00B61E0D"/>
    <w:rsid w:val="00B62215"/>
    <w:rsid w:val="00B62234"/>
    <w:rsid w:val="00B6239F"/>
    <w:rsid w:val="00B623C1"/>
    <w:rsid w:val="00B62B90"/>
    <w:rsid w:val="00B6327A"/>
    <w:rsid w:val="00B632B2"/>
    <w:rsid w:val="00B63DF4"/>
    <w:rsid w:val="00B6461F"/>
    <w:rsid w:val="00B64B14"/>
    <w:rsid w:val="00B64BAE"/>
    <w:rsid w:val="00B64D2F"/>
    <w:rsid w:val="00B65272"/>
    <w:rsid w:val="00B65324"/>
    <w:rsid w:val="00B6580A"/>
    <w:rsid w:val="00B65A21"/>
    <w:rsid w:val="00B65E0A"/>
    <w:rsid w:val="00B65E0B"/>
    <w:rsid w:val="00B666AD"/>
    <w:rsid w:val="00B66A5F"/>
    <w:rsid w:val="00B66C0D"/>
    <w:rsid w:val="00B66E33"/>
    <w:rsid w:val="00B674ED"/>
    <w:rsid w:val="00B67B40"/>
    <w:rsid w:val="00B67BB0"/>
    <w:rsid w:val="00B67F11"/>
    <w:rsid w:val="00B700DB"/>
    <w:rsid w:val="00B701D2"/>
    <w:rsid w:val="00B70CC2"/>
    <w:rsid w:val="00B70CD6"/>
    <w:rsid w:val="00B70FB3"/>
    <w:rsid w:val="00B70FF9"/>
    <w:rsid w:val="00B713C2"/>
    <w:rsid w:val="00B71670"/>
    <w:rsid w:val="00B71B45"/>
    <w:rsid w:val="00B7265C"/>
    <w:rsid w:val="00B72934"/>
    <w:rsid w:val="00B73541"/>
    <w:rsid w:val="00B735DF"/>
    <w:rsid w:val="00B738C4"/>
    <w:rsid w:val="00B73BD5"/>
    <w:rsid w:val="00B7400A"/>
    <w:rsid w:val="00B742BE"/>
    <w:rsid w:val="00B743B1"/>
    <w:rsid w:val="00B75599"/>
    <w:rsid w:val="00B75C75"/>
    <w:rsid w:val="00B75D51"/>
    <w:rsid w:val="00B760B3"/>
    <w:rsid w:val="00B76392"/>
    <w:rsid w:val="00B76D22"/>
    <w:rsid w:val="00B76F2C"/>
    <w:rsid w:val="00B774D9"/>
    <w:rsid w:val="00B777AD"/>
    <w:rsid w:val="00B777F6"/>
    <w:rsid w:val="00B802AA"/>
    <w:rsid w:val="00B80CF9"/>
    <w:rsid w:val="00B80F1A"/>
    <w:rsid w:val="00B80FB9"/>
    <w:rsid w:val="00B81076"/>
    <w:rsid w:val="00B81AAF"/>
    <w:rsid w:val="00B81BA5"/>
    <w:rsid w:val="00B81D33"/>
    <w:rsid w:val="00B81ED8"/>
    <w:rsid w:val="00B826BC"/>
    <w:rsid w:val="00B832FE"/>
    <w:rsid w:val="00B84088"/>
    <w:rsid w:val="00B84300"/>
    <w:rsid w:val="00B852AB"/>
    <w:rsid w:val="00B857FF"/>
    <w:rsid w:val="00B85A88"/>
    <w:rsid w:val="00B85F24"/>
    <w:rsid w:val="00B86032"/>
    <w:rsid w:val="00B8619B"/>
    <w:rsid w:val="00B86898"/>
    <w:rsid w:val="00B8726E"/>
    <w:rsid w:val="00B87E5C"/>
    <w:rsid w:val="00B87EAE"/>
    <w:rsid w:val="00B90338"/>
    <w:rsid w:val="00B903E7"/>
    <w:rsid w:val="00B90617"/>
    <w:rsid w:val="00B9066B"/>
    <w:rsid w:val="00B911B8"/>
    <w:rsid w:val="00B914F4"/>
    <w:rsid w:val="00B9196C"/>
    <w:rsid w:val="00B91CA9"/>
    <w:rsid w:val="00B921E5"/>
    <w:rsid w:val="00B9245A"/>
    <w:rsid w:val="00B92616"/>
    <w:rsid w:val="00B929B8"/>
    <w:rsid w:val="00B92EE7"/>
    <w:rsid w:val="00B935D6"/>
    <w:rsid w:val="00B93716"/>
    <w:rsid w:val="00B942CD"/>
    <w:rsid w:val="00B94786"/>
    <w:rsid w:val="00B947A6"/>
    <w:rsid w:val="00B94B00"/>
    <w:rsid w:val="00B94E1E"/>
    <w:rsid w:val="00B95039"/>
    <w:rsid w:val="00B95212"/>
    <w:rsid w:val="00B954DA"/>
    <w:rsid w:val="00B95B5C"/>
    <w:rsid w:val="00B95D79"/>
    <w:rsid w:val="00B9654A"/>
    <w:rsid w:val="00B9667A"/>
    <w:rsid w:val="00B96B39"/>
    <w:rsid w:val="00B96CA2"/>
    <w:rsid w:val="00B972A0"/>
    <w:rsid w:val="00B97977"/>
    <w:rsid w:val="00B97A48"/>
    <w:rsid w:val="00B97D65"/>
    <w:rsid w:val="00BA035A"/>
    <w:rsid w:val="00BA08B8"/>
    <w:rsid w:val="00BA0D98"/>
    <w:rsid w:val="00BA153F"/>
    <w:rsid w:val="00BA1B26"/>
    <w:rsid w:val="00BA24F6"/>
    <w:rsid w:val="00BA2B2B"/>
    <w:rsid w:val="00BA2D97"/>
    <w:rsid w:val="00BA3149"/>
    <w:rsid w:val="00BA3267"/>
    <w:rsid w:val="00BA3290"/>
    <w:rsid w:val="00BA39EC"/>
    <w:rsid w:val="00BA407D"/>
    <w:rsid w:val="00BA4591"/>
    <w:rsid w:val="00BA521B"/>
    <w:rsid w:val="00BA5A63"/>
    <w:rsid w:val="00BA5FE3"/>
    <w:rsid w:val="00BA6C2D"/>
    <w:rsid w:val="00BA7BF4"/>
    <w:rsid w:val="00BA7E20"/>
    <w:rsid w:val="00BB0721"/>
    <w:rsid w:val="00BB0A70"/>
    <w:rsid w:val="00BB0E2D"/>
    <w:rsid w:val="00BB1224"/>
    <w:rsid w:val="00BB15F6"/>
    <w:rsid w:val="00BB30F5"/>
    <w:rsid w:val="00BB31DA"/>
    <w:rsid w:val="00BB36FF"/>
    <w:rsid w:val="00BB3923"/>
    <w:rsid w:val="00BB3A6F"/>
    <w:rsid w:val="00BB3C63"/>
    <w:rsid w:val="00BB4479"/>
    <w:rsid w:val="00BB4572"/>
    <w:rsid w:val="00BB4A34"/>
    <w:rsid w:val="00BB4C4F"/>
    <w:rsid w:val="00BB513E"/>
    <w:rsid w:val="00BB5334"/>
    <w:rsid w:val="00BB5510"/>
    <w:rsid w:val="00BB55BB"/>
    <w:rsid w:val="00BB575E"/>
    <w:rsid w:val="00BB5956"/>
    <w:rsid w:val="00BB6824"/>
    <w:rsid w:val="00BB7252"/>
    <w:rsid w:val="00BB7286"/>
    <w:rsid w:val="00BB749E"/>
    <w:rsid w:val="00BB76E6"/>
    <w:rsid w:val="00BB78FF"/>
    <w:rsid w:val="00BC0A7A"/>
    <w:rsid w:val="00BC1B75"/>
    <w:rsid w:val="00BC1B99"/>
    <w:rsid w:val="00BC2903"/>
    <w:rsid w:val="00BC345F"/>
    <w:rsid w:val="00BC3A81"/>
    <w:rsid w:val="00BC3C0A"/>
    <w:rsid w:val="00BC3CE4"/>
    <w:rsid w:val="00BC3DAC"/>
    <w:rsid w:val="00BC4044"/>
    <w:rsid w:val="00BC476C"/>
    <w:rsid w:val="00BC4C28"/>
    <w:rsid w:val="00BC4D6C"/>
    <w:rsid w:val="00BC510E"/>
    <w:rsid w:val="00BC52F3"/>
    <w:rsid w:val="00BC543E"/>
    <w:rsid w:val="00BC5FD9"/>
    <w:rsid w:val="00BC60B4"/>
    <w:rsid w:val="00BC617C"/>
    <w:rsid w:val="00BC61A5"/>
    <w:rsid w:val="00BC6C26"/>
    <w:rsid w:val="00BC7220"/>
    <w:rsid w:val="00BC7280"/>
    <w:rsid w:val="00BC728C"/>
    <w:rsid w:val="00BD063D"/>
    <w:rsid w:val="00BD0DAE"/>
    <w:rsid w:val="00BD0F8C"/>
    <w:rsid w:val="00BD11CB"/>
    <w:rsid w:val="00BD1240"/>
    <w:rsid w:val="00BD1610"/>
    <w:rsid w:val="00BD1B96"/>
    <w:rsid w:val="00BD2DA7"/>
    <w:rsid w:val="00BD3E1A"/>
    <w:rsid w:val="00BD3FAF"/>
    <w:rsid w:val="00BD4201"/>
    <w:rsid w:val="00BD4358"/>
    <w:rsid w:val="00BD43A5"/>
    <w:rsid w:val="00BD440B"/>
    <w:rsid w:val="00BD4518"/>
    <w:rsid w:val="00BD46FA"/>
    <w:rsid w:val="00BD478E"/>
    <w:rsid w:val="00BD49F5"/>
    <w:rsid w:val="00BD4C49"/>
    <w:rsid w:val="00BD4D74"/>
    <w:rsid w:val="00BD4DF1"/>
    <w:rsid w:val="00BD5183"/>
    <w:rsid w:val="00BD5235"/>
    <w:rsid w:val="00BD528B"/>
    <w:rsid w:val="00BD52DA"/>
    <w:rsid w:val="00BD58FF"/>
    <w:rsid w:val="00BD5C94"/>
    <w:rsid w:val="00BD670D"/>
    <w:rsid w:val="00BD691A"/>
    <w:rsid w:val="00BD7587"/>
    <w:rsid w:val="00BD79BD"/>
    <w:rsid w:val="00BD7EA5"/>
    <w:rsid w:val="00BE01AA"/>
    <w:rsid w:val="00BE05F2"/>
    <w:rsid w:val="00BE111A"/>
    <w:rsid w:val="00BE13FF"/>
    <w:rsid w:val="00BE1586"/>
    <w:rsid w:val="00BE1808"/>
    <w:rsid w:val="00BE19A7"/>
    <w:rsid w:val="00BE19F7"/>
    <w:rsid w:val="00BE1A9D"/>
    <w:rsid w:val="00BE26B3"/>
    <w:rsid w:val="00BE291E"/>
    <w:rsid w:val="00BE31FB"/>
    <w:rsid w:val="00BE34B0"/>
    <w:rsid w:val="00BE414B"/>
    <w:rsid w:val="00BE42A2"/>
    <w:rsid w:val="00BE4A68"/>
    <w:rsid w:val="00BE4FE1"/>
    <w:rsid w:val="00BE5A4D"/>
    <w:rsid w:val="00BE5E05"/>
    <w:rsid w:val="00BE5E7B"/>
    <w:rsid w:val="00BE630E"/>
    <w:rsid w:val="00BE6C51"/>
    <w:rsid w:val="00BE7A43"/>
    <w:rsid w:val="00BF0AFA"/>
    <w:rsid w:val="00BF0B78"/>
    <w:rsid w:val="00BF0FF8"/>
    <w:rsid w:val="00BF1228"/>
    <w:rsid w:val="00BF13DA"/>
    <w:rsid w:val="00BF1957"/>
    <w:rsid w:val="00BF1CDB"/>
    <w:rsid w:val="00BF210C"/>
    <w:rsid w:val="00BF2876"/>
    <w:rsid w:val="00BF29AA"/>
    <w:rsid w:val="00BF2C01"/>
    <w:rsid w:val="00BF2C76"/>
    <w:rsid w:val="00BF2FCB"/>
    <w:rsid w:val="00BF37BC"/>
    <w:rsid w:val="00BF4026"/>
    <w:rsid w:val="00BF4331"/>
    <w:rsid w:val="00BF4358"/>
    <w:rsid w:val="00BF46C2"/>
    <w:rsid w:val="00BF4EF1"/>
    <w:rsid w:val="00BF4FB5"/>
    <w:rsid w:val="00BF62E2"/>
    <w:rsid w:val="00BF713D"/>
    <w:rsid w:val="00BF77C4"/>
    <w:rsid w:val="00BF7A1E"/>
    <w:rsid w:val="00BF7A22"/>
    <w:rsid w:val="00C00147"/>
    <w:rsid w:val="00C00182"/>
    <w:rsid w:val="00C002D6"/>
    <w:rsid w:val="00C0066E"/>
    <w:rsid w:val="00C01060"/>
    <w:rsid w:val="00C0166E"/>
    <w:rsid w:val="00C01C5A"/>
    <w:rsid w:val="00C01FAE"/>
    <w:rsid w:val="00C01FEB"/>
    <w:rsid w:val="00C02CBE"/>
    <w:rsid w:val="00C0331C"/>
    <w:rsid w:val="00C036A6"/>
    <w:rsid w:val="00C03F85"/>
    <w:rsid w:val="00C04145"/>
    <w:rsid w:val="00C04703"/>
    <w:rsid w:val="00C0483E"/>
    <w:rsid w:val="00C04B83"/>
    <w:rsid w:val="00C04C4A"/>
    <w:rsid w:val="00C0549F"/>
    <w:rsid w:val="00C055E6"/>
    <w:rsid w:val="00C05660"/>
    <w:rsid w:val="00C057B2"/>
    <w:rsid w:val="00C05B48"/>
    <w:rsid w:val="00C074A2"/>
    <w:rsid w:val="00C07968"/>
    <w:rsid w:val="00C10380"/>
    <w:rsid w:val="00C10479"/>
    <w:rsid w:val="00C1113C"/>
    <w:rsid w:val="00C11FAC"/>
    <w:rsid w:val="00C122A9"/>
    <w:rsid w:val="00C12400"/>
    <w:rsid w:val="00C126C4"/>
    <w:rsid w:val="00C1285C"/>
    <w:rsid w:val="00C129DF"/>
    <w:rsid w:val="00C134BF"/>
    <w:rsid w:val="00C141CB"/>
    <w:rsid w:val="00C14D7A"/>
    <w:rsid w:val="00C1512E"/>
    <w:rsid w:val="00C15A3B"/>
    <w:rsid w:val="00C15A7E"/>
    <w:rsid w:val="00C15D9F"/>
    <w:rsid w:val="00C161E4"/>
    <w:rsid w:val="00C16245"/>
    <w:rsid w:val="00C162FC"/>
    <w:rsid w:val="00C16583"/>
    <w:rsid w:val="00C16D22"/>
    <w:rsid w:val="00C16FDB"/>
    <w:rsid w:val="00C20386"/>
    <w:rsid w:val="00C20787"/>
    <w:rsid w:val="00C209E5"/>
    <w:rsid w:val="00C20A42"/>
    <w:rsid w:val="00C20C84"/>
    <w:rsid w:val="00C21040"/>
    <w:rsid w:val="00C22146"/>
    <w:rsid w:val="00C225EB"/>
    <w:rsid w:val="00C22A32"/>
    <w:rsid w:val="00C22BD8"/>
    <w:rsid w:val="00C233F4"/>
    <w:rsid w:val="00C23B23"/>
    <w:rsid w:val="00C244B2"/>
    <w:rsid w:val="00C24755"/>
    <w:rsid w:val="00C248F4"/>
    <w:rsid w:val="00C2560B"/>
    <w:rsid w:val="00C256CB"/>
    <w:rsid w:val="00C258F6"/>
    <w:rsid w:val="00C2635A"/>
    <w:rsid w:val="00C2635F"/>
    <w:rsid w:val="00C26B3C"/>
    <w:rsid w:val="00C26F86"/>
    <w:rsid w:val="00C276F6"/>
    <w:rsid w:val="00C27871"/>
    <w:rsid w:val="00C27BD3"/>
    <w:rsid w:val="00C3026A"/>
    <w:rsid w:val="00C30279"/>
    <w:rsid w:val="00C306F1"/>
    <w:rsid w:val="00C309C8"/>
    <w:rsid w:val="00C30C8E"/>
    <w:rsid w:val="00C312CC"/>
    <w:rsid w:val="00C31D2A"/>
    <w:rsid w:val="00C322DE"/>
    <w:rsid w:val="00C32E3A"/>
    <w:rsid w:val="00C33227"/>
    <w:rsid w:val="00C33A63"/>
    <w:rsid w:val="00C343D1"/>
    <w:rsid w:val="00C346C2"/>
    <w:rsid w:val="00C34B4E"/>
    <w:rsid w:val="00C34E0E"/>
    <w:rsid w:val="00C34E3B"/>
    <w:rsid w:val="00C35636"/>
    <w:rsid w:val="00C36178"/>
    <w:rsid w:val="00C376B0"/>
    <w:rsid w:val="00C37AFD"/>
    <w:rsid w:val="00C4048B"/>
    <w:rsid w:val="00C40557"/>
    <w:rsid w:val="00C40954"/>
    <w:rsid w:val="00C4098D"/>
    <w:rsid w:val="00C40CE6"/>
    <w:rsid w:val="00C40E48"/>
    <w:rsid w:val="00C40FAB"/>
    <w:rsid w:val="00C412FB"/>
    <w:rsid w:val="00C41578"/>
    <w:rsid w:val="00C415F5"/>
    <w:rsid w:val="00C415FE"/>
    <w:rsid w:val="00C41A40"/>
    <w:rsid w:val="00C41CAC"/>
    <w:rsid w:val="00C4254B"/>
    <w:rsid w:val="00C427CD"/>
    <w:rsid w:val="00C428BF"/>
    <w:rsid w:val="00C42E3E"/>
    <w:rsid w:val="00C42F20"/>
    <w:rsid w:val="00C438CD"/>
    <w:rsid w:val="00C43AE6"/>
    <w:rsid w:val="00C44462"/>
    <w:rsid w:val="00C446D5"/>
    <w:rsid w:val="00C44A26"/>
    <w:rsid w:val="00C44AEC"/>
    <w:rsid w:val="00C44C9F"/>
    <w:rsid w:val="00C4501B"/>
    <w:rsid w:val="00C4538A"/>
    <w:rsid w:val="00C456DA"/>
    <w:rsid w:val="00C45711"/>
    <w:rsid w:val="00C45E6A"/>
    <w:rsid w:val="00C466DF"/>
    <w:rsid w:val="00C466EF"/>
    <w:rsid w:val="00C46781"/>
    <w:rsid w:val="00C471A2"/>
    <w:rsid w:val="00C47832"/>
    <w:rsid w:val="00C47D74"/>
    <w:rsid w:val="00C47F0B"/>
    <w:rsid w:val="00C50052"/>
    <w:rsid w:val="00C504AE"/>
    <w:rsid w:val="00C50DA1"/>
    <w:rsid w:val="00C50EA7"/>
    <w:rsid w:val="00C517E7"/>
    <w:rsid w:val="00C51B34"/>
    <w:rsid w:val="00C51E9B"/>
    <w:rsid w:val="00C51FC0"/>
    <w:rsid w:val="00C520FC"/>
    <w:rsid w:val="00C522E1"/>
    <w:rsid w:val="00C52384"/>
    <w:rsid w:val="00C5264C"/>
    <w:rsid w:val="00C5289F"/>
    <w:rsid w:val="00C52E34"/>
    <w:rsid w:val="00C5315C"/>
    <w:rsid w:val="00C53965"/>
    <w:rsid w:val="00C5419C"/>
    <w:rsid w:val="00C5433C"/>
    <w:rsid w:val="00C549D9"/>
    <w:rsid w:val="00C54E5F"/>
    <w:rsid w:val="00C55173"/>
    <w:rsid w:val="00C55452"/>
    <w:rsid w:val="00C558B3"/>
    <w:rsid w:val="00C565DB"/>
    <w:rsid w:val="00C5689F"/>
    <w:rsid w:val="00C56FFA"/>
    <w:rsid w:val="00C57066"/>
    <w:rsid w:val="00C5759D"/>
    <w:rsid w:val="00C57B75"/>
    <w:rsid w:val="00C57CA6"/>
    <w:rsid w:val="00C60089"/>
    <w:rsid w:val="00C60A1A"/>
    <w:rsid w:val="00C611B5"/>
    <w:rsid w:val="00C618A5"/>
    <w:rsid w:val="00C62025"/>
    <w:rsid w:val="00C62182"/>
    <w:rsid w:val="00C621D4"/>
    <w:rsid w:val="00C6285C"/>
    <w:rsid w:val="00C6286D"/>
    <w:rsid w:val="00C62BE9"/>
    <w:rsid w:val="00C62E6F"/>
    <w:rsid w:val="00C635FC"/>
    <w:rsid w:val="00C63A61"/>
    <w:rsid w:val="00C64002"/>
    <w:rsid w:val="00C6414C"/>
    <w:rsid w:val="00C645F3"/>
    <w:rsid w:val="00C6476F"/>
    <w:rsid w:val="00C64A70"/>
    <w:rsid w:val="00C653C0"/>
    <w:rsid w:val="00C659F7"/>
    <w:rsid w:val="00C65C64"/>
    <w:rsid w:val="00C65E6C"/>
    <w:rsid w:val="00C668F0"/>
    <w:rsid w:val="00C671D0"/>
    <w:rsid w:val="00C67A77"/>
    <w:rsid w:val="00C67B32"/>
    <w:rsid w:val="00C67B7A"/>
    <w:rsid w:val="00C70503"/>
    <w:rsid w:val="00C70727"/>
    <w:rsid w:val="00C707C7"/>
    <w:rsid w:val="00C712F5"/>
    <w:rsid w:val="00C716F7"/>
    <w:rsid w:val="00C7236F"/>
    <w:rsid w:val="00C734A4"/>
    <w:rsid w:val="00C744EB"/>
    <w:rsid w:val="00C745CD"/>
    <w:rsid w:val="00C74678"/>
    <w:rsid w:val="00C74A0D"/>
    <w:rsid w:val="00C74CC1"/>
    <w:rsid w:val="00C74EBA"/>
    <w:rsid w:val="00C75134"/>
    <w:rsid w:val="00C75419"/>
    <w:rsid w:val="00C75CA6"/>
    <w:rsid w:val="00C75EA5"/>
    <w:rsid w:val="00C76344"/>
    <w:rsid w:val="00C77108"/>
    <w:rsid w:val="00C77266"/>
    <w:rsid w:val="00C77357"/>
    <w:rsid w:val="00C774FA"/>
    <w:rsid w:val="00C77659"/>
    <w:rsid w:val="00C777E8"/>
    <w:rsid w:val="00C779AF"/>
    <w:rsid w:val="00C80F44"/>
    <w:rsid w:val="00C8113A"/>
    <w:rsid w:val="00C814E9"/>
    <w:rsid w:val="00C81599"/>
    <w:rsid w:val="00C81A07"/>
    <w:rsid w:val="00C8204F"/>
    <w:rsid w:val="00C823E4"/>
    <w:rsid w:val="00C8262A"/>
    <w:rsid w:val="00C82721"/>
    <w:rsid w:val="00C82CCB"/>
    <w:rsid w:val="00C82D18"/>
    <w:rsid w:val="00C83916"/>
    <w:rsid w:val="00C83D77"/>
    <w:rsid w:val="00C83F0C"/>
    <w:rsid w:val="00C83F71"/>
    <w:rsid w:val="00C84608"/>
    <w:rsid w:val="00C8476C"/>
    <w:rsid w:val="00C847A2"/>
    <w:rsid w:val="00C847EA"/>
    <w:rsid w:val="00C84D07"/>
    <w:rsid w:val="00C854AB"/>
    <w:rsid w:val="00C865DB"/>
    <w:rsid w:val="00C86A12"/>
    <w:rsid w:val="00C87A71"/>
    <w:rsid w:val="00C87AB2"/>
    <w:rsid w:val="00C87D00"/>
    <w:rsid w:val="00C87E1A"/>
    <w:rsid w:val="00C87ECF"/>
    <w:rsid w:val="00C92457"/>
    <w:rsid w:val="00C929EB"/>
    <w:rsid w:val="00C9345F"/>
    <w:rsid w:val="00C94950"/>
    <w:rsid w:val="00C94A6B"/>
    <w:rsid w:val="00C95435"/>
    <w:rsid w:val="00C956A3"/>
    <w:rsid w:val="00C9592F"/>
    <w:rsid w:val="00C95B10"/>
    <w:rsid w:val="00C95B5C"/>
    <w:rsid w:val="00C95CD4"/>
    <w:rsid w:val="00C960C2"/>
    <w:rsid w:val="00C9638B"/>
    <w:rsid w:val="00C965FF"/>
    <w:rsid w:val="00C96DA1"/>
    <w:rsid w:val="00C96FE0"/>
    <w:rsid w:val="00C9767F"/>
    <w:rsid w:val="00C97D13"/>
    <w:rsid w:val="00CA0835"/>
    <w:rsid w:val="00CA172D"/>
    <w:rsid w:val="00CA1C0B"/>
    <w:rsid w:val="00CA1C16"/>
    <w:rsid w:val="00CA1D49"/>
    <w:rsid w:val="00CA223B"/>
    <w:rsid w:val="00CA2287"/>
    <w:rsid w:val="00CA2594"/>
    <w:rsid w:val="00CA26B7"/>
    <w:rsid w:val="00CA2C16"/>
    <w:rsid w:val="00CA363B"/>
    <w:rsid w:val="00CA3A12"/>
    <w:rsid w:val="00CA3BEE"/>
    <w:rsid w:val="00CA44C6"/>
    <w:rsid w:val="00CA4AA6"/>
    <w:rsid w:val="00CA5161"/>
    <w:rsid w:val="00CA5703"/>
    <w:rsid w:val="00CA64DC"/>
    <w:rsid w:val="00CA683B"/>
    <w:rsid w:val="00CA6A33"/>
    <w:rsid w:val="00CA6AF4"/>
    <w:rsid w:val="00CA6F15"/>
    <w:rsid w:val="00CA7573"/>
    <w:rsid w:val="00CA78B6"/>
    <w:rsid w:val="00CA7A3A"/>
    <w:rsid w:val="00CB00B5"/>
    <w:rsid w:val="00CB055E"/>
    <w:rsid w:val="00CB0C39"/>
    <w:rsid w:val="00CB0D6D"/>
    <w:rsid w:val="00CB1469"/>
    <w:rsid w:val="00CB1876"/>
    <w:rsid w:val="00CB2029"/>
    <w:rsid w:val="00CB20D8"/>
    <w:rsid w:val="00CB27AE"/>
    <w:rsid w:val="00CB2974"/>
    <w:rsid w:val="00CB391A"/>
    <w:rsid w:val="00CB47C1"/>
    <w:rsid w:val="00CB4AE7"/>
    <w:rsid w:val="00CB4F69"/>
    <w:rsid w:val="00CB51F7"/>
    <w:rsid w:val="00CB6F8A"/>
    <w:rsid w:val="00CB7122"/>
    <w:rsid w:val="00CB7C25"/>
    <w:rsid w:val="00CB7D9D"/>
    <w:rsid w:val="00CB7EF4"/>
    <w:rsid w:val="00CC00D7"/>
    <w:rsid w:val="00CC09C8"/>
    <w:rsid w:val="00CC131D"/>
    <w:rsid w:val="00CC1408"/>
    <w:rsid w:val="00CC15C4"/>
    <w:rsid w:val="00CC1757"/>
    <w:rsid w:val="00CC199F"/>
    <w:rsid w:val="00CC1B77"/>
    <w:rsid w:val="00CC29CD"/>
    <w:rsid w:val="00CC2B23"/>
    <w:rsid w:val="00CC368F"/>
    <w:rsid w:val="00CC36E0"/>
    <w:rsid w:val="00CC38BF"/>
    <w:rsid w:val="00CC4AF6"/>
    <w:rsid w:val="00CC5B62"/>
    <w:rsid w:val="00CC5C9E"/>
    <w:rsid w:val="00CC5D55"/>
    <w:rsid w:val="00CC67D7"/>
    <w:rsid w:val="00CC71BE"/>
    <w:rsid w:val="00CC7C01"/>
    <w:rsid w:val="00CD0747"/>
    <w:rsid w:val="00CD0FE7"/>
    <w:rsid w:val="00CD1B5E"/>
    <w:rsid w:val="00CD23EE"/>
    <w:rsid w:val="00CD2689"/>
    <w:rsid w:val="00CD4591"/>
    <w:rsid w:val="00CD48F5"/>
    <w:rsid w:val="00CD4945"/>
    <w:rsid w:val="00CD4E74"/>
    <w:rsid w:val="00CD580A"/>
    <w:rsid w:val="00CD5DDD"/>
    <w:rsid w:val="00CD5E0C"/>
    <w:rsid w:val="00CD5EB6"/>
    <w:rsid w:val="00CD63FB"/>
    <w:rsid w:val="00CD6C22"/>
    <w:rsid w:val="00CD6C7F"/>
    <w:rsid w:val="00CD7410"/>
    <w:rsid w:val="00CD7567"/>
    <w:rsid w:val="00CD7A00"/>
    <w:rsid w:val="00CE01F6"/>
    <w:rsid w:val="00CE0973"/>
    <w:rsid w:val="00CE0BB7"/>
    <w:rsid w:val="00CE0D61"/>
    <w:rsid w:val="00CE1320"/>
    <w:rsid w:val="00CE1553"/>
    <w:rsid w:val="00CE1FA8"/>
    <w:rsid w:val="00CE1FD3"/>
    <w:rsid w:val="00CE2A45"/>
    <w:rsid w:val="00CE2D83"/>
    <w:rsid w:val="00CE34AE"/>
    <w:rsid w:val="00CE3656"/>
    <w:rsid w:val="00CE36DE"/>
    <w:rsid w:val="00CE3815"/>
    <w:rsid w:val="00CE3824"/>
    <w:rsid w:val="00CE4479"/>
    <w:rsid w:val="00CE4657"/>
    <w:rsid w:val="00CE5893"/>
    <w:rsid w:val="00CE5D38"/>
    <w:rsid w:val="00CE5DE8"/>
    <w:rsid w:val="00CE60DA"/>
    <w:rsid w:val="00CE6E11"/>
    <w:rsid w:val="00CE75E4"/>
    <w:rsid w:val="00CE7787"/>
    <w:rsid w:val="00CE7AB7"/>
    <w:rsid w:val="00CE7DA2"/>
    <w:rsid w:val="00CE7DBA"/>
    <w:rsid w:val="00CF05FE"/>
    <w:rsid w:val="00CF0AED"/>
    <w:rsid w:val="00CF0E0D"/>
    <w:rsid w:val="00CF0E29"/>
    <w:rsid w:val="00CF17F4"/>
    <w:rsid w:val="00CF1821"/>
    <w:rsid w:val="00CF195C"/>
    <w:rsid w:val="00CF2631"/>
    <w:rsid w:val="00CF2912"/>
    <w:rsid w:val="00CF31BD"/>
    <w:rsid w:val="00CF42A7"/>
    <w:rsid w:val="00CF47FC"/>
    <w:rsid w:val="00CF48EA"/>
    <w:rsid w:val="00CF4FBE"/>
    <w:rsid w:val="00CF527A"/>
    <w:rsid w:val="00CF665D"/>
    <w:rsid w:val="00CF6731"/>
    <w:rsid w:val="00CF6923"/>
    <w:rsid w:val="00CF7196"/>
    <w:rsid w:val="00CF7C51"/>
    <w:rsid w:val="00D006C2"/>
    <w:rsid w:val="00D01597"/>
    <w:rsid w:val="00D0321D"/>
    <w:rsid w:val="00D036E6"/>
    <w:rsid w:val="00D03E3C"/>
    <w:rsid w:val="00D0402F"/>
    <w:rsid w:val="00D04674"/>
    <w:rsid w:val="00D049A0"/>
    <w:rsid w:val="00D04A51"/>
    <w:rsid w:val="00D04CCD"/>
    <w:rsid w:val="00D04DF5"/>
    <w:rsid w:val="00D04E02"/>
    <w:rsid w:val="00D05215"/>
    <w:rsid w:val="00D05896"/>
    <w:rsid w:val="00D05A55"/>
    <w:rsid w:val="00D05C50"/>
    <w:rsid w:val="00D05F53"/>
    <w:rsid w:val="00D06482"/>
    <w:rsid w:val="00D0651D"/>
    <w:rsid w:val="00D066E6"/>
    <w:rsid w:val="00D06A40"/>
    <w:rsid w:val="00D06FFD"/>
    <w:rsid w:val="00D10348"/>
    <w:rsid w:val="00D1075C"/>
    <w:rsid w:val="00D10A0C"/>
    <w:rsid w:val="00D10A5C"/>
    <w:rsid w:val="00D10F07"/>
    <w:rsid w:val="00D11073"/>
    <w:rsid w:val="00D11527"/>
    <w:rsid w:val="00D11A79"/>
    <w:rsid w:val="00D13C68"/>
    <w:rsid w:val="00D13F5B"/>
    <w:rsid w:val="00D1478D"/>
    <w:rsid w:val="00D1480E"/>
    <w:rsid w:val="00D14DA1"/>
    <w:rsid w:val="00D14F21"/>
    <w:rsid w:val="00D14FBA"/>
    <w:rsid w:val="00D159A0"/>
    <w:rsid w:val="00D15D7F"/>
    <w:rsid w:val="00D16349"/>
    <w:rsid w:val="00D166B1"/>
    <w:rsid w:val="00D169FF"/>
    <w:rsid w:val="00D16A2C"/>
    <w:rsid w:val="00D16E3C"/>
    <w:rsid w:val="00D1762B"/>
    <w:rsid w:val="00D17E52"/>
    <w:rsid w:val="00D17FC8"/>
    <w:rsid w:val="00D200E8"/>
    <w:rsid w:val="00D20524"/>
    <w:rsid w:val="00D20FFD"/>
    <w:rsid w:val="00D2150B"/>
    <w:rsid w:val="00D2199C"/>
    <w:rsid w:val="00D22120"/>
    <w:rsid w:val="00D2218B"/>
    <w:rsid w:val="00D22423"/>
    <w:rsid w:val="00D226C2"/>
    <w:rsid w:val="00D22840"/>
    <w:rsid w:val="00D22EE5"/>
    <w:rsid w:val="00D22FC2"/>
    <w:rsid w:val="00D23309"/>
    <w:rsid w:val="00D2369D"/>
    <w:rsid w:val="00D23E94"/>
    <w:rsid w:val="00D245D1"/>
    <w:rsid w:val="00D24ACE"/>
    <w:rsid w:val="00D24D40"/>
    <w:rsid w:val="00D263DB"/>
    <w:rsid w:val="00D26D0D"/>
    <w:rsid w:val="00D27109"/>
    <w:rsid w:val="00D2712A"/>
    <w:rsid w:val="00D2716C"/>
    <w:rsid w:val="00D27578"/>
    <w:rsid w:val="00D2783B"/>
    <w:rsid w:val="00D27B8B"/>
    <w:rsid w:val="00D27C2D"/>
    <w:rsid w:val="00D27F1F"/>
    <w:rsid w:val="00D27F69"/>
    <w:rsid w:val="00D305CD"/>
    <w:rsid w:val="00D305F1"/>
    <w:rsid w:val="00D30731"/>
    <w:rsid w:val="00D30F1E"/>
    <w:rsid w:val="00D313AE"/>
    <w:rsid w:val="00D32406"/>
    <w:rsid w:val="00D327AF"/>
    <w:rsid w:val="00D33505"/>
    <w:rsid w:val="00D33716"/>
    <w:rsid w:val="00D33A9B"/>
    <w:rsid w:val="00D347A3"/>
    <w:rsid w:val="00D350B1"/>
    <w:rsid w:val="00D35625"/>
    <w:rsid w:val="00D356DD"/>
    <w:rsid w:val="00D359A9"/>
    <w:rsid w:val="00D35DE2"/>
    <w:rsid w:val="00D35F83"/>
    <w:rsid w:val="00D36524"/>
    <w:rsid w:val="00D36BC4"/>
    <w:rsid w:val="00D373A1"/>
    <w:rsid w:val="00D37958"/>
    <w:rsid w:val="00D37BBA"/>
    <w:rsid w:val="00D37EE3"/>
    <w:rsid w:val="00D40202"/>
    <w:rsid w:val="00D403F1"/>
    <w:rsid w:val="00D40ED8"/>
    <w:rsid w:val="00D41809"/>
    <w:rsid w:val="00D4201B"/>
    <w:rsid w:val="00D423BF"/>
    <w:rsid w:val="00D42D1D"/>
    <w:rsid w:val="00D42E06"/>
    <w:rsid w:val="00D43062"/>
    <w:rsid w:val="00D43448"/>
    <w:rsid w:val="00D437AB"/>
    <w:rsid w:val="00D43E90"/>
    <w:rsid w:val="00D446B6"/>
    <w:rsid w:val="00D44DFE"/>
    <w:rsid w:val="00D45A5A"/>
    <w:rsid w:val="00D462CE"/>
    <w:rsid w:val="00D46A29"/>
    <w:rsid w:val="00D46AF4"/>
    <w:rsid w:val="00D47E65"/>
    <w:rsid w:val="00D47EEE"/>
    <w:rsid w:val="00D47FF4"/>
    <w:rsid w:val="00D51934"/>
    <w:rsid w:val="00D52EDD"/>
    <w:rsid w:val="00D52F57"/>
    <w:rsid w:val="00D533C2"/>
    <w:rsid w:val="00D53B71"/>
    <w:rsid w:val="00D545E6"/>
    <w:rsid w:val="00D54861"/>
    <w:rsid w:val="00D54D77"/>
    <w:rsid w:val="00D5577B"/>
    <w:rsid w:val="00D55893"/>
    <w:rsid w:val="00D55C46"/>
    <w:rsid w:val="00D5646B"/>
    <w:rsid w:val="00D57B35"/>
    <w:rsid w:val="00D607F4"/>
    <w:rsid w:val="00D60BC2"/>
    <w:rsid w:val="00D6187E"/>
    <w:rsid w:val="00D61A8F"/>
    <w:rsid w:val="00D62569"/>
    <w:rsid w:val="00D627F7"/>
    <w:rsid w:val="00D6283F"/>
    <w:rsid w:val="00D63656"/>
    <w:rsid w:val="00D63B69"/>
    <w:rsid w:val="00D63C24"/>
    <w:rsid w:val="00D64225"/>
    <w:rsid w:val="00D642C3"/>
    <w:rsid w:val="00D64394"/>
    <w:rsid w:val="00D64656"/>
    <w:rsid w:val="00D64A11"/>
    <w:rsid w:val="00D64B76"/>
    <w:rsid w:val="00D64D70"/>
    <w:rsid w:val="00D64F25"/>
    <w:rsid w:val="00D64F32"/>
    <w:rsid w:val="00D651F5"/>
    <w:rsid w:val="00D65E02"/>
    <w:rsid w:val="00D6607C"/>
    <w:rsid w:val="00D660D7"/>
    <w:rsid w:val="00D66585"/>
    <w:rsid w:val="00D665DB"/>
    <w:rsid w:val="00D6663C"/>
    <w:rsid w:val="00D666B5"/>
    <w:rsid w:val="00D66E4B"/>
    <w:rsid w:val="00D67B41"/>
    <w:rsid w:val="00D67FE4"/>
    <w:rsid w:val="00D7090A"/>
    <w:rsid w:val="00D70CEC"/>
    <w:rsid w:val="00D70EA8"/>
    <w:rsid w:val="00D71201"/>
    <w:rsid w:val="00D713DC"/>
    <w:rsid w:val="00D71DED"/>
    <w:rsid w:val="00D720A8"/>
    <w:rsid w:val="00D721BB"/>
    <w:rsid w:val="00D72488"/>
    <w:rsid w:val="00D72519"/>
    <w:rsid w:val="00D72B9B"/>
    <w:rsid w:val="00D72BC8"/>
    <w:rsid w:val="00D72F29"/>
    <w:rsid w:val="00D73045"/>
    <w:rsid w:val="00D75AE0"/>
    <w:rsid w:val="00D766F6"/>
    <w:rsid w:val="00D767C8"/>
    <w:rsid w:val="00D76AC1"/>
    <w:rsid w:val="00D76DC0"/>
    <w:rsid w:val="00D77548"/>
    <w:rsid w:val="00D776A5"/>
    <w:rsid w:val="00D80DD6"/>
    <w:rsid w:val="00D80DF3"/>
    <w:rsid w:val="00D813E8"/>
    <w:rsid w:val="00D81635"/>
    <w:rsid w:val="00D818BF"/>
    <w:rsid w:val="00D81914"/>
    <w:rsid w:val="00D81D25"/>
    <w:rsid w:val="00D8200B"/>
    <w:rsid w:val="00D82030"/>
    <w:rsid w:val="00D822B9"/>
    <w:rsid w:val="00D839D6"/>
    <w:rsid w:val="00D83B0C"/>
    <w:rsid w:val="00D84511"/>
    <w:rsid w:val="00D84BF7"/>
    <w:rsid w:val="00D86AEF"/>
    <w:rsid w:val="00D86E87"/>
    <w:rsid w:val="00D8758F"/>
    <w:rsid w:val="00D8771E"/>
    <w:rsid w:val="00D9004C"/>
    <w:rsid w:val="00D9011F"/>
    <w:rsid w:val="00D90241"/>
    <w:rsid w:val="00D916C3"/>
    <w:rsid w:val="00D9178D"/>
    <w:rsid w:val="00D9182C"/>
    <w:rsid w:val="00D91954"/>
    <w:rsid w:val="00D92040"/>
    <w:rsid w:val="00D9287C"/>
    <w:rsid w:val="00D92998"/>
    <w:rsid w:val="00D931BD"/>
    <w:rsid w:val="00D93338"/>
    <w:rsid w:val="00D93C9D"/>
    <w:rsid w:val="00D93D02"/>
    <w:rsid w:val="00D9432B"/>
    <w:rsid w:val="00D94872"/>
    <w:rsid w:val="00D953AF"/>
    <w:rsid w:val="00D95468"/>
    <w:rsid w:val="00D95487"/>
    <w:rsid w:val="00D95735"/>
    <w:rsid w:val="00D95BC3"/>
    <w:rsid w:val="00D965BA"/>
    <w:rsid w:val="00D96A21"/>
    <w:rsid w:val="00D970D4"/>
    <w:rsid w:val="00D97916"/>
    <w:rsid w:val="00D97AFD"/>
    <w:rsid w:val="00D97F42"/>
    <w:rsid w:val="00DA046B"/>
    <w:rsid w:val="00DA0570"/>
    <w:rsid w:val="00DA1D57"/>
    <w:rsid w:val="00DA24AA"/>
    <w:rsid w:val="00DA2A43"/>
    <w:rsid w:val="00DA2B23"/>
    <w:rsid w:val="00DA2D21"/>
    <w:rsid w:val="00DA2E70"/>
    <w:rsid w:val="00DA2F59"/>
    <w:rsid w:val="00DA3066"/>
    <w:rsid w:val="00DA352D"/>
    <w:rsid w:val="00DA3AEE"/>
    <w:rsid w:val="00DA4155"/>
    <w:rsid w:val="00DA4643"/>
    <w:rsid w:val="00DA46DC"/>
    <w:rsid w:val="00DA47B4"/>
    <w:rsid w:val="00DA4CC6"/>
    <w:rsid w:val="00DA5B43"/>
    <w:rsid w:val="00DA69A9"/>
    <w:rsid w:val="00DA74D1"/>
    <w:rsid w:val="00DA75DF"/>
    <w:rsid w:val="00DA7BDB"/>
    <w:rsid w:val="00DB0287"/>
    <w:rsid w:val="00DB0665"/>
    <w:rsid w:val="00DB0676"/>
    <w:rsid w:val="00DB0B9B"/>
    <w:rsid w:val="00DB13D9"/>
    <w:rsid w:val="00DB22C6"/>
    <w:rsid w:val="00DB23F3"/>
    <w:rsid w:val="00DB2650"/>
    <w:rsid w:val="00DB2683"/>
    <w:rsid w:val="00DB36A1"/>
    <w:rsid w:val="00DB3C00"/>
    <w:rsid w:val="00DB3E04"/>
    <w:rsid w:val="00DB411B"/>
    <w:rsid w:val="00DB4491"/>
    <w:rsid w:val="00DB45FD"/>
    <w:rsid w:val="00DB5AEF"/>
    <w:rsid w:val="00DB69DF"/>
    <w:rsid w:val="00DB6EA5"/>
    <w:rsid w:val="00DB744B"/>
    <w:rsid w:val="00DB7891"/>
    <w:rsid w:val="00DB7A87"/>
    <w:rsid w:val="00DB7B2A"/>
    <w:rsid w:val="00DC012B"/>
    <w:rsid w:val="00DC026B"/>
    <w:rsid w:val="00DC0C9F"/>
    <w:rsid w:val="00DC0EAA"/>
    <w:rsid w:val="00DC1485"/>
    <w:rsid w:val="00DC2764"/>
    <w:rsid w:val="00DC283B"/>
    <w:rsid w:val="00DC2DFD"/>
    <w:rsid w:val="00DC2F23"/>
    <w:rsid w:val="00DC32F1"/>
    <w:rsid w:val="00DC3361"/>
    <w:rsid w:val="00DC3652"/>
    <w:rsid w:val="00DC36A1"/>
    <w:rsid w:val="00DC394C"/>
    <w:rsid w:val="00DC3D53"/>
    <w:rsid w:val="00DC4119"/>
    <w:rsid w:val="00DC430C"/>
    <w:rsid w:val="00DC43D3"/>
    <w:rsid w:val="00DC48F7"/>
    <w:rsid w:val="00DC4DF0"/>
    <w:rsid w:val="00DC529C"/>
    <w:rsid w:val="00DC52A4"/>
    <w:rsid w:val="00DC52CB"/>
    <w:rsid w:val="00DC5BF8"/>
    <w:rsid w:val="00DC5F83"/>
    <w:rsid w:val="00DC6185"/>
    <w:rsid w:val="00DC7001"/>
    <w:rsid w:val="00DC7338"/>
    <w:rsid w:val="00DC76FA"/>
    <w:rsid w:val="00DC7CE7"/>
    <w:rsid w:val="00DD087D"/>
    <w:rsid w:val="00DD2A2D"/>
    <w:rsid w:val="00DD3028"/>
    <w:rsid w:val="00DD313A"/>
    <w:rsid w:val="00DD3554"/>
    <w:rsid w:val="00DD3627"/>
    <w:rsid w:val="00DD362F"/>
    <w:rsid w:val="00DD3C34"/>
    <w:rsid w:val="00DD3CF1"/>
    <w:rsid w:val="00DD4187"/>
    <w:rsid w:val="00DD4FF1"/>
    <w:rsid w:val="00DD532E"/>
    <w:rsid w:val="00DD6057"/>
    <w:rsid w:val="00DD605A"/>
    <w:rsid w:val="00DD6B0E"/>
    <w:rsid w:val="00DD6F21"/>
    <w:rsid w:val="00DD723D"/>
    <w:rsid w:val="00DD7487"/>
    <w:rsid w:val="00DD7A4B"/>
    <w:rsid w:val="00DD7F9A"/>
    <w:rsid w:val="00DE0618"/>
    <w:rsid w:val="00DE0B9D"/>
    <w:rsid w:val="00DE0C4A"/>
    <w:rsid w:val="00DE190F"/>
    <w:rsid w:val="00DE1B45"/>
    <w:rsid w:val="00DE2B23"/>
    <w:rsid w:val="00DE2C63"/>
    <w:rsid w:val="00DE33FE"/>
    <w:rsid w:val="00DE3673"/>
    <w:rsid w:val="00DE367A"/>
    <w:rsid w:val="00DE37C4"/>
    <w:rsid w:val="00DE3996"/>
    <w:rsid w:val="00DE3F1D"/>
    <w:rsid w:val="00DE426E"/>
    <w:rsid w:val="00DE44B9"/>
    <w:rsid w:val="00DE465C"/>
    <w:rsid w:val="00DE4969"/>
    <w:rsid w:val="00DE4DCB"/>
    <w:rsid w:val="00DE53CF"/>
    <w:rsid w:val="00DE53F0"/>
    <w:rsid w:val="00DE6313"/>
    <w:rsid w:val="00DE6C41"/>
    <w:rsid w:val="00DE6E31"/>
    <w:rsid w:val="00DE70E9"/>
    <w:rsid w:val="00DE7298"/>
    <w:rsid w:val="00DE7B82"/>
    <w:rsid w:val="00DE7FE4"/>
    <w:rsid w:val="00DF01B3"/>
    <w:rsid w:val="00DF044D"/>
    <w:rsid w:val="00DF0955"/>
    <w:rsid w:val="00DF11D8"/>
    <w:rsid w:val="00DF1235"/>
    <w:rsid w:val="00DF188E"/>
    <w:rsid w:val="00DF1A83"/>
    <w:rsid w:val="00DF1AA1"/>
    <w:rsid w:val="00DF1CD8"/>
    <w:rsid w:val="00DF1CE6"/>
    <w:rsid w:val="00DF1DAD"/>
    <w:rsid w:val="00DF236B"/>
    <w:rsid w:val="00DF242C"/>
    <w:rsid w:val="00DF265B"/>
    <w:rsid w:val="00DF32CB"/>
    <w:rsid w:val="00DF371F"/>
    <w:rsid w:val="00DF3F00"/>
    <w:rsid w:val="00DF3FBE"/>
    <w:rsid w:val="00DF3FFF"/>
    <w:rsid w:val="00DF401B"/>
    <w:rsid w:val="00DF43FC"/>
    <w:rsid w:val="00DF5274"/>
    <w:rsid w:val="00DF5655"/>
    <w:rsid w:val="00DF5AD9"/>
    <w:rsid w:val="00DF60D7"/>
    <w:rsid w:val="00DF60E8"/>
    <w:rsid w:val="00DF623F"/>
    <w:rsid w:val="00DF756D"/>
    <w:rsid w:val="00DF782B"/>
    <w:rsid w:val="00DF7A70"/>
    <w:rsid w:val="00DF7CE0"/>
    <w:rsid w:val="00E00045"/>
    <w:rsid w:val="00E004FA"/>
    <w:rsid w:val="00E00C24"/>
    <w:rsid w:val="00E00D6F"/>
    <w:rsid w:val="00E017A2"/>
    <w:rsid w:val="00E01D7F"/>
    <w:rsid w:val="00E02C14"/>
    <w:rsid w:val="00E02F6D"/>
    <w:rsid w:val="00E030AB"/>
    <w:rsid w:val="00E0323D"/>
    <w:rsid w:val="00E03807"/>
    <w:rsid w:val="00E0385E"/>
    <w:rsid w:val="00E039A4"/>
    <w:rsid w:val="00E03E5B"/>
    <w:rsid w:val="00E03F06"/>
    <w:rsid w:val="00E047C3"/>
    <w:rsid w:val="00E04A08"/>
    <w:rsid w:val="00E04B89"/>
    <w:rsid w:val="00E05017"/>
    <w:rsid w:val="00E05287"/>
    <w:rsid w:val="00E05327"/>
    <w:rsid w:val="00E05689"/>
    <w:rsid w:val="00E05FCF"/>
    <w:rsid w:val="00E0650D"/>
    <w:rsid w:val="00E06D5F"/>
    <w:rsid w:val="00E07713"/>
    <w:rsid w:val="00E07D79"/>
    <w:rsid w:val="00E103BB"/>
    <w:rsid w:val="00E10CB0"/>
    <w:rsid w:val="00E11208"/>
    <w:rsid w:val="00E11911"/>
    <w:rsid w:val="00E11B8E"/>
    <w:rsid w:val="00E11EDD"/>
    <w:rsid w:val="00E12059"/>
    <w:rsid w:val="00E120B2"/>
    <w:rsid w:val="00E1276A"/>
    <w:rsid w:val="00E135F8"/>
    <w:rsid w:val="00E138C0"/>
    <w:rsid w:val="00E13B8E"/>
    <w:rsid w:val="00E13BC5"/>
    <w:rsid w:val="00E13EC0"/>
    <w:rsid w:val="00E13EFC"/>
    <w:rsid w:val="00E14FB3"/>
    <w:rsid w:val="00E15820"/>
    <w:rsid w:val="00E15862"/>
    <w:rsid w:val="00E15CF0"/>
    <w:rsid w:val="00E167FE"/>
    <w:rsid w:val="00E16AAA"/>
    <w:rsid w:val="00E17844"/>
    <w:rsid w:val="00E17A16"/>
    <w:rsid w:val="00E17B13"/>
    <w:rsid w:val="00E17BA2"/>
    <w:rsid w:val="00E20031"/>
    <w:rsid w:val="00E20045"/>
    <w:rsid w:val="00E203E6"/>
    <w:rsid w:val="00E208F6"/>
    <w:rsid w:val="00E20E55"/>
    <w:rsid w:val="00E20F94"/>
    <w:rsid w:val="00E2161A"/>
    <w:rsid w:val="00E21A1A"/>
    <w:rsid w:val="00E21C23"/>
    <w:rsid w:val="00E21FFC"/>
    <w:rsid w:val="00E2281C"/>
    <w:rsid w:val="00E233DC"/>
    <w:rsid w:val="00E23777"/>
    <w:rsid w:val="00E23F40"/>
    <w:rsid w:val="00E24035"/>
    <w:rsid w:val="00E25337"/>
    <w:rsid w:val="00E25E69"/>
    <w:rsid w:val="00E26D8E"/>
    <w:rsid w:val="00E26F7D"/>
    <w:rsid w:val="00E2756D"/>
    <w:rsid w:val="00E27CE1"/>
    <w:rsid w:val="00E30072"/>
    <w:rsid w:val="00E30324"/>
    <w:rsid w:val="00E3057F"/>
    <w:rsid w:val="00E30B97"/>
    <w:rsid w:val="00E31C14"/>
    <w:rsid w:val="00E31EA1"/>
    <w:rsid w:val="00E32514"/>
    <w:rsid w:val="00E32B00"/>
    <w:rsid w:val="00E32CFF"/>
    <w:rsid w:val="00E32EE4"/>
    <w:rsid w:val="00E339A6"/>
    <w:rsid w:val="00E34825"/>
    <w:rsid w:val="00E34D59"/>
    <w:rsid w:val="00E3530C"/>
    <w:rsid w:val="00E3576C"/>
    <w:rsid w:val="00E357EB"/>
    <w:rsid w:val="00E3642D"/>
    <w:rsid w:val="00E3653F"/>
    <w:rsid w:val="00E3662B"/>
    <w:rsid w:val="00E36DBA"/>
    <w:rsid w:val="00E36EE4"/>
    <w:rsid w:val="00E372BC"/>
    <w:rsid w:val="00E3763C"/>
    <w:rsid w:val="00E37668"/>
    <w:rsid w:val="00E376C6"/>
    <w:rsid w:val="00E3796C"/>
    <w:rsid w:val="00E37D7B"/>
    <w:rsid w:val="00E37E22"/>
    <w:rsid w:val="00E401B8"/>
    <w:rsid w:val="00E4020E"/>
    <w:rsid w:val="00E4057D"/>
    <w:rsid w:val="00E40E13"/>
    <w:rsid w:val="00E40E8B"/>
    <w:rsid w:val="00E410A9"/>
    <w:rsid w:val="00E4181B"/>
    <w:rsid w:val="00E41F9C"/>
    <w:rsid w:val="00E42480"/>
    <w:rsid w:val="00E42496"/>
    <w:rsid w:val="00E429AE"/>
    <w:rsid w:val="00E42DF7"/>
    <w:rsid w:val="00E43CFD"/>
    <w:rsid w:val="00E43FAD"/>
    <w:rsid w:val="00E44085"/>
    <w:rsid w:val="00E446A3"/>
    <w:rsid w:val="00E44984"/>
    <w:rsid w:val="00E44DF0"/>
    <w:rsid w:val="00E455BD"/>
    <w:rsid w:val="00E45F3D"/>
    <w:rsid w:val="00E45FE3"/>
    <w:rsid w:val="00E46302"/>
    <w:rsid w:val="00E463C4"/>
    <w:rsid w:val="00E46406"/>
    <w:rsid w:val="00E47365"/>
    <w:rsid w:val="00E4770D"/>
    <w:rsid w:val="00E47772"/>
    <w:rsid w:val="00E47859"/>
    <w:rsid w:val="00E47CC5"/>
    <w:rsid w:val="00E503C3"/>
    <w:rsid w:val="00E50C15"/>
    <w:rsid w:val="00E50DFE"/>
    <w:rsid w:val="00E5134E"/>
    <w:rsid w:val="00E51404"/>
    <w:rsid w:val="00E51ED0"/>
    <w:rsid w:val="00E51F5F"/>
    <w:rsid w:val="00E52547"/>
    <w:rsid w:val="00E52DCB"/>
    <w:rsid w:val="00E52DCF"/>
    <w:rsid w:val="00E5376E"/>
    <w:rsid w:val="00E53D3E"/>
    <w:rsid w:val="00E53E17"/>
    <w:rsid w:val="00E54174"/>
    <w:rsid w:val="00E54364"/>
    <w:rsid w:val="00E54CDC"/>
    <w:rsid w:val="00E54E36"/>
    <w:rsid w:val="00E5504C"/>
    <w:rsid w:val="00E554DB"/>
    <w:rsid w:val="00E55AEF"/>
    <w:rsid w:val="00E55BAC"/>
    <w:rsid w:val="00E55C61"/>
    <w:rsid w:val="00E56654"/>
    <w:rsid w:val="00E566F2"/>
    <w:rsid w:val="00E56704"/>
    <w:rsid w:val="00E56809"/>
    <w:rsid w:val="00E578B3"/>
    <w:rsid w:val="00E57913"/>
    <w:rsid w:val="00E57DFB"/>
    <w:rsid w:val="00E57F43"/>
    <w:rsid w:val="00E602CC"/>
    <w:rsid w:val="00E60835"/>
    <w:rsid w:val="00E60D50"/>
    <w:rsid w:val="00E60D56"/>
    <w:rsid w:val="00E6163C"/>
    <w:rsid w:val="00E61B09"/>
    <w:rsid w:val="00E62244"/>
    <w:rsid w:val="00E6224E"/>
    <w:rsid w:val="00E64EB7"/>
    <w:rsid w:val="00E6514F"/>
    <w:rsid w:val="00E65B99"/>
    <w:rsid w:val="00E65F51"/>
    <w:rsid w:val="00E66299"/>
    <w:rsid w:val="00E66465"/>
    <w:rsid w:val="00E665CB"/>
    <w:rsid w:val="00E66633"/>
    <w:rsid w:val="00E666EC"/>
    <w:rsid w:val="00E66BDC"/>
    <w:rsid w:val="00E67105"/>
    <w:rsid w:val="00E6744F"/>
    <w:rsid w:val="00E67771"/>
    <w:rsid w:val="00E678F0"/>
    <w:rsid w:val="00E67938"/>
    <w:rsid w:val="00E67AF1"/>
    <w:rsid w:val="00E70150"/>
    <w:rsid w:val="00E70CEE"/>
    <w:rsid w:val="00E70D9B"/>
    <w:rsid w:val="00E70FE7"/>
    <w:rsid w:val="00E711BF"/>
    <w:rsid w:val="00E7152D"/>
    <w:rsid w:val="00E716B2"/>
    <w:rsid w:val="00E71871"/>
    <w:rsid w:val="00E72921"/>
    <w:rsid w:val="00E729FB"/>
    <w:rsid w:val="00E72F15"/>
    <w:rsid w:val="00E73783"/>
    <w:rsid w:val="00E739AF"/>
    <w:rsid w:val="00E73C7E"/>
    <w:rsid w:val="00E73E4F"/>
    <w:rsid w:val="00E74C25"/>
    <w:rsid w:val="00E7552C"/>
    <w:rsid w:val="00E757E1"/>
    <w:rsid w:val="00E7582A"/>
    <w:rsid w:val="00E75FA1"/>
    <w:rsid w:val="00E76650"/>
    <w:rsid w:val="00E76C84"/>
    <w:rsid w:val="00E7718B"/>
    <w:rsid w:val="00E775E1"/>
    <w:rsid w:val="00E77AC7"/>
    <w:rsid w:val="00E77D97"/>
    <w:rsid w:val="00E809E4"/>
    <w:rsid w:val="00E81451"/>
    <w:rsid w:val="00E82382"/>
    <w:rsid w:val="00E83090"/>
    <w:rsid w:val="00E831D8"/>
    <w:rsid w:val="00E8392C"/>
    <w:rsid w:val="00E83EAF"/>
    <w:rsid w:val="00E8402E"/>
    <w:rsid w:val="00E842E5"/>
    <w:rsid w:val="00E84EB3"/>
    <w:rsid w:val="00E84F44"/>
    <w:rsid w:val="00E84F8C"/>
    <w:rsid w:val="00E8508E"/>
    <w:rsid w:val="00E85760"/>
    <w:rsid w:val="00E857E2"/>
    <w:rsid w:val="00E85FDD"/>
    <w:rsid w:val="00E864F3"/>
    <w:rsid w:val="00E8694B"/>
    <w:rsid w:val="00E86CB7"/>
    <w:rsid w:val="00E87BD1"/>
    <w:rsid w:val="00E9084E"/>
    <w:rsid w:val="00E90C74"/>
    <w:rsid w:val="00E90D37"/>
    <w:rsid w:val="00E91673"/>
    <w:rsid w:val="00E916C3"/>
    <w:rsid w:val="00E9195F"/>
    <w:rsid w:val="00E924AF"/>
    <w:rsid w:val="00E932A5"/>
    <w:rsid w:val="00E93441"/>
    <w:rsid w:val="00E9357C"/>
    <w:rsid w:val="00E93F9F"/>
    <w:rsid w:val="00E94AFB"/>
    <w:rsid w:val="00E9665C"/>
    <w:rsid w:val="00E96A55"/>
    <w:rsid w:val="00E96AA4"/>
    <w:rsid w:val="00E96BF8"/>
    <w:rsid w:val="00E971FA"/>
    <w:rsid w:val="00E974BB"/>
    <w:rsid w:val="00E9790C"/>
    <w:rsid w:val="00EA0065"/>
    <w:rsid w:val="00EA0375"/>
    <w:rsid w:val="00EA0F04"/>
    <w:rsid w:val="00EA0F8A"/>
    <w:rsid w:val="00EA109A"/>
    <w:rsid w:val="00EA1470"/>
    <w:rsid w:val="00EA1545"/>
    <w:rsid w:val="00EA1E62"/>
    <w:rsid w:val="00EA22A1"/>
    <w:rsid w:val="00EA2735"/>
    <w:rsid w:val="00EA2BCD"/>
    <w:rsid w:val="00EA3140"/>
    <w:rsid w:val="00EA34EA"/>
    <w:rsid w:val="00EA36B4"/>
    <w:rsid w:val="00EA3A64"/>
    <w:rsid w:val="00EA4ABA"/>
    <w:rsid w:val="00EA4B61"/>
    <w:rsid w:val="00EA4C3B"/>
    <w:rsid w:val="00EA4C43"/>
    <w:rsid w:val="00EA595E"/>
    <w:rsid w:val="00EA599B"/>
    <w:rsid w:val="00EA5A9C"/>
    <w:rsid w:val="00EA5FA8"/>
    <w:rsid w:val="00EA668E"/>
    <w:rsid w:val="00EA6727"/>
    <w:rsid w:val="00EA6807"/>
    <w:rsid w:val="00EB12B5"/>
    <w:rsid w:val="00EB16D5"/>
    <w:rsid w:val="00EB1F8F"/>
    <w:rsid w:val="00EB22BC"/>
    <w:rsid w:val="00EB22D9"/>
    <w:rsid w:val="00EB24E4"/>
    <w:rsid w:val="00EB2A06"/>
    <w:rsid w:val="00EB2CE1"/>
    <w:rsid w:val="00EB30F3"/>
    <w:rsid w:val="00EB315A"/>
    <w:rsid w:val="00EB3ED1"/>
    <w:rsid w:val="00EB4064"/>
    <w:rsid w:val="00EB40E6"/>
    <w:rsid w:val="00EB42BC"/>
    <w:rsid w:val="00EB4312"/>
    <w:rsid w:val="00EB48C8"/>
    <w:rsid w:val="00EB4F7C"/>
    <w:rsid w:val="00EB4F7F"/>
    <w:rsid w:val="00EB4FBA"/>
    <w:rsid w:val="00EB58E0"/>
    <w:rsid w:val="00EB5B87"/>
    <w:rsid w:val="00EB62C2"/>
    <w:rsid w:val="00EB7197"/>
    <w:rsid w:val="00EB7875"/>
    <w:rsid w:val="00EB7AE5"/>
    <w:rsid w:val="00EB7F33"/>
    <w:rsid w:val="00EB7F95"/>
    <w:rsid w:val="00EC097E"/>
    <w:rsid w:val="00EC09E2"/>
    <w:rsid w:val="00EC0CBD"/>
    <w:rsid w:val="00EC0CEA"/>
    <w:rsid w:val="00EC0F1F"/>
    <w:rsid w:val="00EC11CA"/>
    <w:rsid w:val="00EC14A9"/>
    <w:rsid w:val="00EC1636"/>
    <w:rsid w:val="00EC1B3B"/>
    <w:rsid w:val="00EC1E54"/>
    <w:rsid w:val="00EC2093"/>
    <w:rsid w:val="00EC248E"/>
    <w:rsid w:val="00EC266C"/>
    <w:rsid w:val="00EC371D"/>
    <w:rsid w:val="00EC37FE"/>
    <w:rsid w:val="00EC42E7"/>
    <w:rsid w:val="00EC45A1"/>
    <w:rsid w:val="00EC4906"/>
    <w:rsid w:val="00EC4BF6"/>
    <w:rsid w:val="00EC4DA8"/>
    <w:rsid w:val="00EC53B1"/>
    <w:rsid w:val="00EC572D"/>
    <w:rsid w:val="00EC5784"/>
    <w:rsid w:val="00EC5C27"/>
    <w:rsid w:val="00EC6173"/>
    <w:rsid w:val="00EC6188"/>
    <w:rsid w:val="00EC6241"/>
    <w:rsid w:val="00EC67AF"/>
    <w:rsid w:val="00EC6B3D"/>
    <w:rsid w:val="00EC6B43"/>
    <w:rsid w:val="00EC6C29"/>
    <w:rsid w:val="00EC6C8D"/>
    <w:rsid w:val="00EC72D4"/>
    <w:rsid w:val="00EC7369"/>
    <w:rsid w:val="00EC746C"/>
    <w:rsid w:val="00ED0CCB"/>
    <w:rsid w:val="00ED126F"/>
    <w:rsid w:val="00ED13C1"/>
    <w:rsid w:val="00ED1A81"/>
    <w:rsid w:val="00ED24D2"/>
    <w:rsid w:val="00ED26AE"/>
    <w:rsid w:val="00ED3840"/>
    <w:rsid w:val="00ED3B42"/>
    <w:rsid w:val="00ED50A6"/>
    <w:rsid w:val="00ED5363"/>
    <w:rsid w:val="00ED5CBE"/>
    <w:rsid w:val="00ED5E31"/>
    <w:rsid w:val="00ED6408"/>
    <w:rsid w:val="00ED65B8"/>
    <w:rsid w:val="00ED65FE"/>
    <w:rsid w:val="00ED66CE"/>
    <w:rsid w:val="00ED6D8C"/>
    <w:rsid w:val="00ED7006"/>
    <w:rsid w:val="00ED741B"/>
    <w:rsid w:val="00ED7567"/>
    <w:rsid w:val="00ED78DF"/>
    <w:rsid w:val="00ED7D5E"/>
    <w:rsid w:val="00ED7F84"/>
    <w:rsid w:val="00EE0B81"/>
    <w:rsid w:val="00EE1470"/>
    <w:rsid w:val="00EE147A"/>
    <w:rsid w:val="00EE1711"/>
    <w:rsid w:val="00EE1A58"/>
    <w:rsid w:val="00EE1DEF"/>
    <w:rsid w:val="00EE23FD"/>
    <w:rsid w:val="00EE2F07"/>
    <w:rsid w:val="00EE305D"/>
    <w:rsid w:val="00EE3246"/>
    <w:rsid w:val="00EE33FE"/>
    <w:rsid w:val="00EE35F0"/>
    <w:rsid w:val="00EE3732"/>
    <w:rsid w:val="00EE3787"/>
    <w:rsid w:val="00EE3B6B"/>
    <w:rsid w:val="00EE3E8B"/>
    <w:rsid w:val="00EE3EC2"/>
    <w:rsid w:val="00EE46DC"/>
    <w:rsid w:val="00EE4A22"/>
    <w:rsid w:val="00EE4CEB"/>
    <w:rsid w:val="00EE4D79"/>
    <w:rsid w:val="00EE519F"/>
    <w:rsid w:val="00EE541C"/>
    <w:rsid w:val="00EE5549"/>
    <w:rsid w:val="00EE5A18"/>
    <w:rsid w:val="00EE5B72"/>
    <w:rsid w:val="00EE6BDD"/>
    <w:rsid w:val="00EE765D"/>
    <w:rsid w:val="00EE7708"/>
    <w:rsid w:val="00EE776C"/>
    <w:rsid w:val="00EE79B1"/>
    <w:rsid w:val="00EF01C1"/>
    <w:rsid w:val="00EF0F29"/>
    <w:rsid w:val="00EF11F1"/>
    <w:rsid w:val="00EF178D"/>
    <w:rsid w:val="00EF18BD"/>
    <w:rsid w:val="00EF1B7C"/>
    <w:rsid w:val="00EF24D0"/>
    <w:rsid w:val="00EF26A6"/>
    <w:rsid w:val="00EF2A3C"/>
    <w:rsid w:val="00EF371B"/>
    <w:rsid w:val="00EF376F"/>
    <w:rsid w:val="00EF3B06"/>
    <w:rsid w:val="00EF3C32"/>
    <w:rsid w:val="00EF3EF5"/>
    <w:rsid w:val="00EF425F"/>
    <w:rsid w:val="00EF4460"/>
    <w:rsid w:val="00EF44F4"/>
    <w:rsid w:val="00EF4823"/>
    <w:rsid w:val="00EF5561"/>
    <w:rsid w:val="00EF580D"/>
    <w:rsid w:val="00EF5BD0"/>
    <w:rsid w:val="00EF619C"/>
    <w:rsid w:val="00EF6FD0"/>
    <w:rsid w:val="00EF7142"/>
    <w:rsid w:val="00EF749F"/>
    <w:rsid w:val="00EF77A3"/>
    <w:rsid w:val="00F0031F"/>
    <w:rsid w:val="00F0053C"/>
    <w:rsid w:val="00F00BC8"/>
    <w:rsid w:val="00F0147F"/>
    <w:rsid w:val="00F0148E"/>
    <w:rsid w:val="00F01B51"/>
    <w:rsid w:val="00F021B6"/>
    <w:rsid w:val="00F025D1"/>
    <w:rsid w:val="00F0260A"/>
    <w:rsid w:val="00F027EC"/>
    <w:rsid w:val="00F028E7"/>
    <w:rsid w:val="00F02BFA"/>
    <w:rsid w:val="00F02C4B"/>
    <w:rsid w:val="00F03538"/>
    <w:rsid w:val="00F047F1"/>
    <w:rsid w:val="00F04E91"/>
    <w:rsid w:val="00F05049"/>
    <w:rsid w:val="00F05C02"/>
    <w:rsid w:val="00F06145"/>
    <w:rsid w:val="00F06F6D"/>
    <w:rsid w:val="00F075EC"/>
    <w:rsid w:val="00F07A82"/>
    <w:rsid w:val="00F10364"/>
    <w:rsid w:val="00F110D8"/>
    <w:rsid w:val="00F113A9"/>
    <w:rsid w:val="00F113E9"/>
    <w:rsid w:val="00F11525"/>
    <w:rsid w:val="00F11B3F"/>
    <w:rsid w:val="00F11DA6"/>
    <w:rsid w:val="00F11F8B"/>
    <w:rsid w:val="00F12295"/>
    <w:rsid w:val="00F1292A"/>
    <w:rsid w:val="00F12B6B"/>
    <w:rsid w:val="00F12C0F"/>
    <w:rsid w:val="00F12D3A"/>
    <w:rsid w:val="00F12F51"/>
    <w:rsid w:val="00F13280"/>
    <w:rsid w:val="00F13427"/>
    <w:rsid w:val="00F13C43"/>
    <w:rsid w:val="00F13FB2"/>
    <w:rsid w:val="00F1422A"/>
    <w:rsid w:val="00F15D2B"/>
    <w:rsid w:val="00F1607A"/>
    <w:rsid w:val="00F16267"/>
    <w:rsid w:val="00F169CA"/>
    <w:rsid w:val="00F16E88"/>
    <w:rsid w:val="00F1720E"/>
    <w:rsid w:val="00F173ED"/>
    <w:rsid w:val="00F204DC"/>
    <w:rsid w:val="00F204FB"/>
    <w:rsid w:val="00F20A1B"/>
    <w:rsid w:val="00F21699"/>
    <w:rsid w:val="00F216C9"/>
    <w:rsid w:val="00F23198"/>
    <w:rsid w:val="00F23337"/>
    <w:rsid w:val="00F23B60"/>
    <w:rsid w:val="00F23F0B"/>
    <w:rsid w:val="00F24478"/>
    <w:rsid w:val="00F24E9F"/>
    <w:rsid w:val="00F24FB5"/>
    <w:rsid w:val="00F25DCA"/>
    <w:rsid w:val="00F2600F"/>
    <w:rsid w:val="00F26064"/>
    <w:rsid w:val="00F26178"/>
    <w:rsid w:val="00F2645E"/>
    <w:rsid w:val="00F268BF"/>
    <w:rsid w:val="00F26916"/>
    <w:rsid w:val="00F26D6F"/>
    <w:rsid w:val="00F26F52"/>
    <w:rsid w:val="00F3002B"/>
    <w:rsid w:val="00F307A3"/>
    <w:rsid w:val="00F30833"/>
    <w:rsid w:val="00F30B72"/>
    <w:rsid w:val="00F30D97"/>
    <w:rsid w:val="00F3182E"/>
    <w:rsid w:val="00F31FE6"/>
    <w:rsid w:val="00F3215B"/>
    <w:rsid w:val="00F325CD"/>
    <w:rsid w:val="00F32626"/>
    <w:rsid w:val="00F33168"/>
    <w:rsid w:val="00F33912"/>
    <w:rsid w:val="00F33F7D"/>
    <w:rsid w:val="00F34031"/>
    <w:rsid w:val="00F34C61"/>
    <w:rsid w:val="00F34FD7"/>
    <w:rsid w:val="00F35BDC"/>
    <w:rsid w:val="00F35ECB"/>
    <w:rsid w:val="00F3684E"/>
    <w:rsid w:val="00F36C6E"/>
    <w:rsid w:val="00F371FE"/>
    <w:rsid w:val="00F376A1"/>
    <w:rsid w:val="00F3771A"/>
    <w:rsid w:val="00F37E99"/>
    <w:rsid w:val="00F37EDC"/>
    <w:rsid w:val="00F40F04"/>
    <w:rsid w:val="00F4107F"/>
    <w:rsid w:val="00F415BE"/>
    <w:rsid w:val="00F41A02"/>
    <w:rsid w:val="00F41B23"/>
    <w:rsid w:val="00F41C11"/>
    <w:rsid w:val="00F42549"/>
    <w:rsid w:val="00F42908"/>
    <w:rsid w:val="00F42E6C"/>
    <w:rsid w:val="00F43532"/>
    <w:rsid w:val="00F438AD"/>
    <w:rsid w:val="00F43B96"/>
    <w:rsid w:val="00F44295"/>
    <w:rsid w:val="00F450B0"/>
    <w:rsid w:val="00F4537D"/>
    <w:rsid w:val="00F453A9"/>
    <w:rsid w:val="00F454BB"/>
    <w:rsid w:val="00F45FBF"/>
    <w:rsid w:val="00F4696A"/>
    <w:rsid w:val="00F46C53"/>
    <w:rsid w:val="00F473D2"/>
    <w:rsid w:val="00F47A41"/>
    <w:rsid w:val="00F5054B"/>
    <w:rsid w:val="00F50966"/>
    <w:rsid w:val="00F50B6E"/>
    <w:rsid w:val="00F51067"/>
    <w:rsid w:val="00F513FF"/>
    <w:rsid w:val="00F51C46"/>
    <w:rsid w:val="00F51CEA"/>
    <w:rsid w:val="00F51E13"/>
    <w:rsid w:val="00F51F0D"/>
    <w:rsid w:val="00F521EB"/>
    <w:rsid w:val="00F52300"/>
    <w:rsid w:val="00F523F9"/>
    <w:rsid w:val="00F52E7A"/>
    <w:rsid w:val="00F5358A"/>
    <w:rsid w:val="00F53BFF"/>
    <w:rsid w:val="00F540FA"/>
    <w:rsid w:val="00F543AA"/>
    <w:rsid w:val="00F545D5"/>
    <w:rsid w:val="00F54B02"/>
    <w:rsid w:val="00F551DF"/>
    <w:rsid w:val="00F55B39"/>
    <w:rsid w:val="00F5624B"/>
    <w:rsid w:val="00F56B11"/>
    <w:rsid w:val="00F57241"/>
    <w:rsid w:val="00F57BF0"/>
    <w:rsid w:val="00F57E56"/>
    <w:rsid w:val="00F603A6"/>
    <w:rsid w:val="00F604B7"/>
    <w:rsid w:val="00F6071D"/>
    <w:rsid w:val="00F60900"/>
    <w:rsid w:val="00F6099A"/>
    <w:rsid w:val="00F60D2D"/>
    <w:rsid w:val="00F60FAE"/>
    <w:rsid w:val="00F61C46"/>
    <w:rsid w:val="00F62F4C"/>
    <w:rsid w:val="00F63604"/>
    <w:rsid w:val="00F63D69"/>
    <w:rsid w:val="00F64526"/>
    <w:rsid w:val="00F6469B"/>
    <w:rsid w:val="00F64832"/>
    <w:rsid w:val="00F648E8"/>
    <w:rsid w:val="00F64ACC"/>
    <w:rsid w:val="00F65B64"/>
    <w:rsid w:val="00F65C2A"/>
    <w:rsid w:val="00F65F74"/>
    <w:rsid w:val="00F6671A"/>
    <w:rsid w:val="00F66A55"/>
    <w:rsid w:val="00F66B36"/>
    <w:rsid w:val="00F66CF7"/>
    <w:rsid w:val="00F66E6C"/>
    <w:rsid w:val="00F672BA"/>
    <w:rsid w:val="00F70615"/>
    <w:rsid w:val="00F707DB"/>
    <w:rsid w:val="00F70C71"/>
    <w:rsid w:val="00F70D1F"/>
    <w:rsid w:val="00F72714"/>
    <w:rsid w:val="00F728CD"/>
    <w:rsid w:val="00F72993"/>
    <w:rsid w:val="00F7339B"/>
    <w:rsid w:val="00F733FB"/>
    <w:rsid w:val="00F73A1C"/>
    <w:rsid w:val="00F73D96"/>
    <w:rsid w:val="00F73FD6"/>
    <w:rsid w:val="00F741AE"/>
    <w:rsid w:val="00F741FD"/>
    <w:rsid w:val="00F74299"/>
    <w:rsid w:val="00F742DB"/>
    <w:rsid w:val="00F74425"/>
    <w:rsid w:val="00F746A9"/>
    <w:rsid w:val="00F747B0"/>
    <w:rsid w:val="00F747F2"/>
    <w:rsid w:val="00F74D63"/>
    <w:rsid w:val="00F74F39"/>
    <w:rsid w:val="00F754AB"/>
    <w:rsid w:val="00F754E6"/>
    <w:rsid w:val="00F75DC5"/>
    <w:rsid w:val="00F76721"/>
    <w:rsid w:val="00F7682A"/>
    <w:rsid w:val="00F8048F"/>
    <w:rsid w:val="00F80FC0"/>
    <w:rsid w:val="00F81127"/>
    <w:rsid w:val="00F8153B"/>
    <w:rsid w:val="00F815A9"/>
    <w:rsid w:val="00F81652"/>
    <w:rsid w:val="00F8191A"/>
    <w:rsid w:val="00F81C03"/>
    <w:rsid w:val="00F822E7"/>
    <w:rsid w:val="00F82689"/>
    <w:rsid w:val="00F82DB1"/>
    <w:rsid w:val="00F830E9"/>
    <w:rsid w:val="00F84CDA"/>
    <w:rsid w:val="00F85323"/>
    <w:rsid w:val="00F85A8A"/>
    <w:rsid w:val="00F86240"/>
    <w:rsid w:val="00F866BF"/>
    <w:rsid w:val="00F866E0"/>
    <w:rsid w:val="00F86B00"/>
    <w:rsid w:val="00F86C18"/>
    <w:rsid w:val="00F86CF1"/>
    <w:rsid w:val="00F87E48"/>
    <w:rsid w:val="00F9003D"/>
    <w:rsid w:val="00F901B2"/>
    <w:rsid w:val="00F901C4"/>
    <w:rsid w:val="00F90CC7"/>
    <w:rsid w:val="00F90D37"/>
    <w:rsid w:val="00F911EB"/>
    <w:rsid w:val="00F9175B"/>
    <w:rsid w:val="00F919B2"/>
    <w:rsid w:val="00F92C1A"/>
    <w:rsid w:val="00F92D1B"/>
    <w:rsid w:val="00F9379F"/>
    <w:rsid w:val="00F955CE"/>
    <w:rsid w:val="00F95690"/>
    <w:rsid w:val="00F967D3"/>
    <w:rsid w:val="00F97ACB"/>
    <w:rsid w:val="00F97ADC"/>
    <w:rsid w:val="00F97EF4"/>
    <w:rsid w:val="00FA03C2"/>
    <w:rsid w:val="00FA04C2"/>
    <w:rsid w:val="00FA08BB"/>
    <w:rsid w:val="00FA0982"/>
    <w:rsid w:val="00FA0B1D"/>
    <w:rsid w:val="00FA1325"/>
    <w:rsid w:val="00FA1EBA"/>
    <w:rsid w:val="00FA1EF4"/>
    <w:rsid w:val="00FA2597"/>
    <w:rsid w:val="00FA4124"/>
    <w:rsid w:val="00FA4209"/>
    <w:rsid w:val="00FA4488"/>
    <w:rsid w:val="00FA4748"/>
    <w:rsid w:val="00FA4BBF"/>
    <w:rsid w:val="00FA4BE3"/>
    <w:rsid w:val="00FA4DF0"/>
    <w:rsid w:val="00FA598C"/>
    <w:rsid w:val="00FA5D60"/>
    <w:rsid w:val="00FA6522"/>
    <w:rsid w:val="00FA660C"/>
    <w:rsid w:val="00FA6883"/>
    <w:rsid w:val="00FA6D9E"/>
    <w:rsid w:val="00FA73D0"/>
    <w:rsid w:val="00FB0B65"/>
    <w:rsid w:val="00FB1325"/>
    <w:rsid w:val="00FB1670"/>
    <w:rsid w:val="00FB1863"/>
    <w:rsid w:val="00FB1997"/>
    <w:rsid w:val="00FB1C15"/>
    <w:rsid w:val="00FB219F"/>
    <w:rsid w:val="00FB289C"/>
    <w:rsid w:val="00FB2C5F"/>
    <w:rsid w:val="00FB3419"/>
    <w:rsid w:val="00FB393B"/>
    <w:rsid w:val="00FB42CB"/>
    <w:rsid w:val="00FB4975"/>
    <w:rsid w:val="00FB5911"/>
    <w:rsid w:val="00FB607E"/>
    <w:rsid w:val="00FB73A9"/>
    <w:rsid w:val="00FB7890"/>
    <w:rsid w:val="00FB7917"/>
    <w:rsid w:val="00FB7B01"/>
    <w:rsid w:val="00FC0953"/>
    <w:rsid w:val="00FC0C86"/>
    <w:rsid w:val="00FC0F62"/>
    <w:rsid w:val="00FC100D"/>
    <w:rsid w:val="00FC2472"/>
    <w:rsid w:val="00FC25AB"/>
    <w:rsid w:val="00FC28FE"/>
    <w:rsid w:val="00FC2E8D"/>
    <w:rsid w:val="00FC3888"/>
    <w:rsid w:val="00FC41E7"/>
    <w:rsid w:val="00FC4414"/>
    <w:rsid w:val="00FC4906"/>
    <w:rsid w:val="00FC4B6C"/>
    <w:rsid w:val="00FC5410"/>
    <w:rsid w:val="00FC59FB"/>
    <w:rsid w:val="00FC6309"/>
    <w:rsid w:val="00FC6828"/>
    <w:rsid w:val="00FC6A7D"/>
    <w:rsid w:val="00FC6AC9"/>
    <w:rsid w:val="00FC7E7F"/>
    <w:rsid w:val="00FC7EA1"/>
    <w:rsid w:val="00FD03F0"/>
    <w:rsid w:val="00FD0562"/>
    <w:rsid w:val="00FD0608"/>
    <w:rsid w:val="00FD077E"/>
    <w:rsid w:val="00FD13F4"/>
    <w:rsid w:val="00FD1DD8"/>
    <w:rsid w:val="00FD212C"/>
    <w:rsid w:val="00FD238F"/>
    <w:rsid w:val="00FD252E"/>
    <w:rsid w:val="00FD256E"/>
    <w:rsid w:val="00FD2825"/>
    <w:rsid w:val="00FD2CC6"/>
    <w:rsid w:val="00FD306F"/>
    <w:rsid w:val="00FD385D"/>
    <w:rsid w:val="00FD3A25"/>
    <w:rsid w:val="00FD3CCA"/>
    <w:rsid w:val="00FD4D91"/>
    <w:rsid w:val="00FD53EF"/>
    <w:rsid w:val="00FD58B4"/>
    <w:rsid w:val="00FD5E6D"/>
    <w:rsid w:val="00FD6415"/>
    <w:rsid w:val="00FD643E"/>
    <w:rsid w:val="00FD6838"/>
    <w:rsid w:val="00FD711C"/>
    <w:rsid w:val="00FD711F"/>
    <w:rsid w:val="00FD746C"/>
    <w:rsid w:val="00FD746F"/>
    <w:rsid w:val="00FD7659"/>
    <w:rsid w:val="00FD7B49"/>
    <w:rsid w:val="00FE0462"/>
    <w:rsid w:val="00FE1175"/>
    <w:rsid w:val="00FE1429"/>
    <w:rsid w:val="00FE145F"/>
    <w:rsid w:val="00FE1506"/>
    <w:rsid w:val="00FE1923"/>
    <w:rsid w:val="00FE1A31"/>
    <w:rsid w:val="00FE2129"/>
    <w:rsid w:val="00FE21EF"/>
    <w:rsid w:val="00FE28C5"/>
    <w:rsid w:val="00FE2AC2"/>
    <w:rsid w:val="00FE2B5B"/>
    <w:rsid w:val="00FE3858"/>
    <w:rsid w:val="00FE47D7"/>
    <w:rsid w:val="00FE4C7C"/>
    <w:rsid w:val="00FE4D6E"/>
    <w:rsid w:val="00FE4FD0"/>
    <w:rsid w:val="00FE5FC2"/>
    <w:rsid w:val="00FE621B"/>
    <w:rsid w:val="00FE69BC"/>
    <w:rsid w:val="00FE6E68"/>
    <w:rsid w:val="00FE7537"/>
    <w:rsid w:val="00FE75E9"/>
    <w:rsid w:val="00FE77CA"/>
    <w:rsid w:val="00FF082D"/>
    <w:rsid w:val="00FF0D05"/>
    <w:rsid w:val="00FF0F93"/>
    <w:rsid w:val="00FF1C14"/>
    <w:rsid w:val="00FF1DBD"/>
    <w:rsid w:val="00FF1F50"/>
    <w:rsid w:val="00FF2732"/>
    <w:rsid w:val="00FF2AE6"/>
    <w:rsid w:val="00FF2D75"/>
    <w:rsid w:val="00FF3CD5"/>
    <w:rsid w:val="00FF3E4A"/>
    <w:rsid w:val="00FF40F5"/>
    <w:rsid w:val="00FF5084"/>
    <w:rsid w:val="00FF510B"/>
    <w:rsid w:val="00FF5354"/>
    <w:rsid w:val="00FF55EC"/>
    <w:rsid w:val="00FF5C66"/>
    <w:rsid w:val="00FF5F1B"/>
    <w:rsid w:val="00FF63CD"/>
    <w:rsid w:val="00FF6B40"/>
    <w:rsid w:val="00FF77AB"/>
    <w:rsid w:val="00FF7B3E"/>
    <w:rsid w:val="00FF7D71"/>
    <w:rsid w:val="00FF7E01"/>
    <w:rsid w:val="00FF7E43"/>
    <w:rsid w:val="00FF7E97"/>
    <w:rsid w:val="00FF7F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78C41A52"/>
  <w14:discardImageEditingData/>
  <w15:docId w15:val="{4B1DFBE4-392A-49FF-BABD-2497149233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SimSun" w:hAnsi="Times New Roman" w:cs="Times New Roman"/>
        <w:sz w:val="26"/>
        <w:szCs w:val="22"/>
        <w:lang w:val="en-US" w:eastAsia="zh-CN" w:bidi="ar-SA"/>
      </w:rPr>
    </w:rPrDefault>
    <w:pPrDefault>
      <w:pPr>
        <w:spacing w:before="60" w:after="60" w:line="360" w:lineRule="auto"/>
        <w:jc w:val="both"/>
      </w:pPr>
    </w:pPrDefault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semiHidden="1" w:qFormat="1"/>
    <w:lsdException w:name="heading 4" w:semiHidden="1" w:qFormat="1"/>
    <w:lsdException w:name="heading 5" w:semiHidden="1" w:qFormat="1"/>
    <w:lsdException w:name="heading 6" w:semiHidden="1" w:qFormat="1"/>
    <w:lsdException w:name="heading 7" w:semiHidden="1" w:uiPriority="99" w:unhideWhenUsed="1" w:qFormat="1"/>
    <w:lsdException w:name="heading 8" w:semiHidden="1" w:uiPriority="99" w:unhideWhenUsed="1" w:qFormat="1"/>
    <w:lsdException w:name="heading 9" w:semiHidden="1" w:uiPriority="99" w:unhideWhenUsed="1" w:qFormat="1"/>
    <w:lsdException w:name="index 1" w:semiHidden="1" w:uiPriority="99" w:unhideWhenUsed="1"/>
    <w:lsdException w:name="index 2" w:semiHidden="1" w:uiPriority="99" w:unhideWhenUsed="1"/>
    <w:lsdException w:name="index 3" w:semiHidden="1" w:uiPriority="99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99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iPriority="99" w:unhideWhenUsed="1"/>
    <w:lsdException w:name="Body Text Indent" w:semiHidden="1" w:uiPriority="99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99" w:unhideWhenUsed="1"/>
    <w:lsdException w:name="Body Text 3" w:semiHidden="1" w:uiPriority="99" w:unhideWhenUsed="1"/>
    <w:lsdException w:name="Body Text Indent 2" w:semiHidden="1" w:uiPriority="99" w:unhideWhenUsed="1"/>
    <w:lsdException w:name="Body Text Indent 3" w:semiHidden="1" w:uiPriority="99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uiPriority="22" w:qFormat="1"/>
    <w:lsdException w:name="Emphasis" w:uiPriority="20" w:qFormat="1"/>
    <w:lsdException w:name="Document Map" w:semiHidden="1" w:uiPriority="99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99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00698"/>
  </w:style>
  <w:style w:type="paragraph" w:styleId="Heading1">
    <w:name w:val="heading 1"/>
    <w:basedOn w:val="Normal"/>
    <w:next w:val="Normal"/>
    <w:link w:val="Heading1Char"/>
    <w:autoRedefine/>
    <w:qFormat/>
    <w:rsid w:val="003154B6"/>
    <w:pPr>
      <w:pageBreakBefore/>
      <w:widowControl w:val="0"/>
      <w:numPr>
        <w:numId w:val="17"/>
      </w:numPr>
      <w:kinsoku w:val="0"/>
      <w:overflowPunct w:val="0"/>
      <w:autoSpaceDE w:val="0"/>
      <w:autoSpaceDN w:val="0"/>
      <w:spacing w:before="360" w:after="0"/>
      <w:jc w:val="center"/>
      <w:outlineLvl w:val="0"/>
    </w:pPr>
    <w:rPr>
      <w:b/>
      <w:bCs/>
      <w:caps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qFormat/>
    <w:rsid w:val="003154B6"/>
    <w:pPr>
      <w:widowControl w:val="0"/>
      <w:numPr>
        <w:ilvl w:val="1"/>
        <w:numId w:val="17"/>
      </w:numPr>
      <w:kinsoku w:val="0"/>
      <w:overflowPunct w:val="0"/>
      <w:autoSpaceDE w:val="0"/>
      <w:autoSpaceDN w:val="0"/>
      <w:spacing w:before="120" w:after="120"/>
      <w:textAlignment w:val="top"/>
      <w:outlineLvl w:val="1"/>
    </w:pPr>
    <w:rPr>
      <w:b/>
      <w:caps/>
      <w:snapToGrid w:val="0"/>
    </w:rPr>
  </w:style>
  <w:style w:type="paragraph" w:styleId="Heading3">
    <w:name w:val="heading 3"/>
    <w:basedOn w:val="Normal"/>
    <w:next w:val="Normal"/>
    <w:link w:val="Heading3Char"/>
    <w:autoRedefine/>
    <w:qFormat/>
    <w:rsid w:val="003154B6"/>
    <w:pPr>
      <w:widowControl w:val="0"/>
      <w:numPr>
        <w:ilvl w:val="2"/>
        <w:numId w:val="17"/>
      </w:numPr>
      <w:tabs>
        <w:tab w:val="left" w:pos="993"/>
      </w:tabs>
      <w:spacing w:before="240" w:after="120"/>
      <w:outlineLvl w:val="2"/>
    </w:pPr>
    <w:rPr>
      <w:b/>
      <w:lang w:val="nl-NL"/>
    </w:rPr>
  </w:style>
  <w:style w:type="paragraph" w:styleId="Heading4">
    <w:name w:val="heading 4"/>
    <w:basedOn w:val="Normal"/>
    <w:next w:val="Normal"/>
    <w:link w:val="Heading4Char"/>
    <w:autoRedefine/>
    <w:qFormat/>
    <w:rsid w:val="00B323AF"/>
    <w:pPr>
      <w:numPr>
        <w:ilvl w:val="3"/>
        <w:numId w:val="17"/>
      </w:numPr>
      <w:tabs>
        <w:tab w:val="clear" w:pos="8648"/>
        <w:tab w:val="num" w:pos="851"/>
      </w:tabs>
      <w:spacing w:before="120" w:after="120"/>
      <w:ind w:left="0"/>
      <w:outlineLvl w:val="3"/>
    </w:pPr>
    <w:rPr>
      <w:b/>
      <w:i/>
      <w:lang w:val="fr-FR"/>
    </w:rPr>
  </w:style>
  <w:style w:type="paragraph" w:styleId="Heading5">
    <w:name w:val="heading 5"/>
    <w:basedOn w:val="Normal"/>
    <w:next w:val="Normal"/>
    <w:link w:val="Heading5Char"/>
    <w:autoRedefine/>
    <w:qFormat/>
    <w:rsid w:val="00891637"/>
    <w:pPr>
      <w:keepNext/>
      <w:numPr>
        <w:numId w:val="3"/>
      </w:numPr>
      <w:spacing w:before="240" w:after="0"/>
      <w:outlineLvl w:val="4"/>
    </w:pPr>
    <w:rPr>
      <w:b/>
      <w:i/>
      <w:lang w:val="fr-FR"/>
    </w:rPr>
  </w:style>
  <w:style w:type="paragraph" w:styleId="Heading6">
    <w:name w:val="heading 6"/>
    <w:aliases w:val="Table,Table1.1"/>
    <w:basedOn w:val="Normal"/>
    <w:next w:val="Normal"/>
    <w:link w:val="Heading6Char"/>
    <w:qFormat/>
    <w:rsid w:val="009615B4"/>
    <w:pPr>
      <w:keepNext/>
      <w:numPr>
        <w:ilvl w:val="5"/>
        <w:numId w:val="4"/>
      </w:numPr>
      <w:tabs>
        <w:tab w:val="clear" w:pos="1080"/>
        <w:tab w:val="num" w:pos="3240"/>
      </w:tabs>
      <w:ind w:left="2736" w:right="-142" w:hanging="936"/>
      <w:jc w:val="center"/>
      <w:outlineLvl w:val="5"/>
    </w:pPr>
    <w:rPr>
      <w:b/>
      <w:i/>
    </w:rPr>
  </w:style>
  <w:style w:type="paragraph" w:styleId="Heading7">
    <w:name w:val="heading 7"/>
    <w:basedOn w:val="Normal"/>
    <w:next w:val="Normal"/>
    <w:link w:val="Heading7Char"/>
    <w:uiPriority w:val="99"/>
    <w:qFormat/>
    <w:rsid w:val="008B4C63"/>
    <w:pPr>
      <w:keepNext/>
      <w:ind w:left="757"/>
      <w:jc w:val="center"/>
      <w:outlineLvl w:val="6"/>
    </w:pPr>
    <w:rPr>
      <w:b/>
    </w:rPr>
  </w:style>
  <w:style w:type="paragraph" w:styleId="Heading8">
    <w:name w:val="heading 8"/>
    <w:basedOn w:val="Normal"/>
    <w:next w:val="Normal"/>
    <w:link w:val="Heading8Char"/>
    <w:uiPriority w:val="99"/>
    <w:qFormat/>
    <w:rsid w:val="008B4C63"/>
    <w:pPr>
      <w:keepNext/>
      <w:tabs>
        <w:tab w:val="num" w:pos="851"/>
      </w:tabs>
      <w:ind w:left="851"/>
      <w:jc w:val="center"/>
      <w:outlineLvl w:val="7"/>
    </w:pPr>
    <w:rPr>
      <w:b/>
    </w:rPr>
  </w:style>
  <w:style w:type="paragraph" w:styleId="Heading9">
    <w:name w:val="heading 9"/>
    <w:basedOn w:val="Normal"/>
    <w:next w:val="Normal"/>
    <w:link w:val="Heading9Char"/>
    <w:uiPriority w:val="99"/>
    <w:qFormat/>
    <w:rsid w:val="008B4C63"/>
    <w:pPr>
      <w:spacing w:before="240"/>
      <w:outlineLvl w:val="8"/>
    </w:pPr>
    <w:rPr>
      <w:rFonts w:ascii="Arial" w:hAnsi="Arial" w:cs="Arial"/>
      <w:sz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autoRedefine/>
    <w:uiPriority w:val="99"/>
    <w:rsid w:val="00F216C9"/>
    <w:pPr>
      <w:widowControl w:val="0"/>
      <w:spacing w:before="240" w:after="240"/>
    </w:pPr>
  </w:style>
  <w:style w:type="paragraph" w:styleId="BodyTextFirstIndent">
    <w:name w:val="Body Text First Indent"/>
    <w:basedOn w:val="BodyText"/>
    <w:autoRedefine/>
    <w:rsid w:val="008B4C63"/>
    <w:pPr>
      <w:numPr>
        <w:numId w:val="2"/>
      </w:numPr>
      <w:tabs>
        <w:tab w:val="clear" w:pos="397"/>
        <w:tab w:val="num" w:pos="1418"/>
      </w:tabs>
      <w:spacing w:line="240" w:lineRule="auto"/>
      <w:ind w:left="1418" w:hanging="1418"/>
    </w:pPr>
  </w:style>
  <w:style w:type="paragraph" w:styleId="Caption">
    <w:name w:val="caption"/>
    <w:basedOn w:val="Normal"/>
    <w:next w:val="Normal"/>
    <w:link w:val="CaptionChar"/>
    <w:qFormat/>
    <w:rsid w:val="002D2E02"/>
    <w:pPr>
      <w:jc w:val="center"/>
    </w:pPr>
    <w:rPr>
      <w:i/>
    </w:rPr>
  </w:style>
  <w:style w:type="paragraph" w:styleId="DocumentMap">
    <w:name w:val="Document Map"/>
    <w:basedOn w:val="Normal"/>
    <w:link w:val="DocumentMapChar"/>
    <w:uiPriority w:val="99"/>
    <w:semiHidden/>
    <w:rsid w:val="008B4C63"/>
    <w:pPr>
      <w:shd w:val="clear" w:color="auto" w:fill="000080"/>
    </w:pPr>
    <w:rPr>
      <w:rFonts w:ascii="Tahoma" w:hAnsi="Tahoma" w:cs="Tahoma"/>
    </w:rPr>
  </w:style>
  <w:style w:type="paragraph" w:styleId="Footer">
    <w:name w:val="footer"/>
    <w:basedOn w:val="Normal"/>
    <w:link w:val="FooterChar"/>
    <w:uiPriority w:val="99"/>
    <w:rsid w:val="008B4C63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E91673"/>
    <w:rPr>
      <w:sz w:val="26"/>
      <w:szCs w:val="26"/>
    </w:rPr>
  </w:style>
  <w:style w:type="paragraph" w:styleId="Header">
    <w:name w:val="header"/>
    <w:basedOn w:val="Normal"/>
    <w:link w:val="HeaderChar"/>
    <w:uiPriority w:val="99"/>
    <w:rsid w:val="008B4C63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E91673"/>
    <w:rPr>
      <w:sz w:val="26"/>
      <w:szCs w:val="26"/>
    </w:rPr>
  </w:style>
  <w:style w:type="character" w:styleId="Hyperlink">
    <w:name w:val="Hyperlink"/>
    <w:uiPriority w:val="99"/>
    <w:rsid w:val="008B4C63"/>
    <w:rPr>
      <w:color w:val="0000FF"/>
      <w:u w:val="single"/>
    </w:rPr>
  </w:style>
  <w:style w:type="paragraph" w:styleId="List">
    <w:name w:val="List"/>
    <w:basedOn w:val="Normal"/>
    <w:autoRedefine/>
    <w:rsid w:val="008B4C63"/>
    <w:pPr>
      <w:numPr>
        <w:numId w:val="5"/>
      </w:numPr>
      <w:tabs>
        <w:tab w:val="clear" w:pos="1800"/>
        <w:tab w:val="num" w:pos="1701"/>
      </w:tabs>
      <w:ind w:left="0" w:firstLine="0"/>
    </w:pPr>
  </w:style>
  <w:style w:type="paragraph" w:styleId="List2">
    <w:name w:val="List 2"/>
    <w:basedOn w:val="Normal"/>
    <w:autoRedefine/>
    <w:rsid w:val="008B4C63"/>
    <w:pPr>
      <w:numPr>
        <w:ilvl w:val="1"/>
        <w:numId w:val="6"/>
      </w:numPr>
      <w:tabs>
        <w:tab w:val="clear" w:pos="284"/>
        <w:tab w:val="num" w:pos="851"/>
      </w:tabs>
      <w:spacing w:before="120" w:after="120"/>
      <w:ind w:left="851" w:hanging="851"/>
      <w:jc w:val="center"/>
    </w:pPr>
    <w:rPr>
      <w:b/>
      <w:i/>
    </w:rPr>
  </w:style>
  <w:style w:type="paragraph" w:styleId="ListBullet">
    <w:name w:val="List Bullet"/>
    <w:basedOn w:val="Normal"/>
    <w:autoRedefine/>
    <w:uiPriority w:val="99"/>
    <w:rsid w:val="008B4C63"/>
    <w:pPr>
      <w:spacing w:after="120"/>
    </w:pPr>
    <w:rPr>
      <w:rFonts w:ascii="VNI-Times" w:hAnsi="VNI-Times"/>
    </w:rPr>
  </w:style>
  <w:style w:type="paragraph" w:customStyle="1" w:styleId="List1">
    <w:name w:val="List1"/>
    <w:basedOn w:val="Normal"/>
    <w:autoRedefine/>
    <w:rsid w:val="00840FB2"/>
    <w:pPr>
      <w:ind w:firstLine="426"/>
    </w:pPr>
  </w:style>
  <w:style w:type="paragraph" w:customStyle="1" w:styleId="List11">
    <w:name w:val="List11"/>
    <w:basedOn w:val="Normal"/>
    <w:autoRedefine/>
    <w:rsid w:val="00840FB2"/>
    <w:pPr>
      <w:ind w:firstLine="426"/>
    </w:pPr>
  </w:style>
  <w:style w:type="paragraph" w:customStyle="1" w:styleId="List20">
    <w:name w:val="List2"/>
    <w:basedOn w:val="Normal"/>
    <w:rsid w:val="00840FB2"/>
    <w:pPr>
      <w:numPr>
        <w:numId w:val="1"/>
      </w:numPr>
      <w:tabs>
        <w:tab w:val="clear" w:pos="1117"/>
        <w:tab w:val="num" w:pos="1800"/>
      </w:tabs>
      <w:spacing w:after="120"/>
      <w:ind w:left="1418" w:hanging="1418"/>
    </w:pPr>
  </w:style>
  <w:style w:type="character" w:styleId="PageNumber">
    <w:name w:val="page number"/>
    <w:basedOn w:val="DefaultParagraphFont"/>
    <w:rsid w:val="008B4C63"/>
  </w:style>
  <w:style w:type="paragraph" w:styleId="TableofFigures">
    <w:name w:val="table of figures"/>
    <w:basedOn w:val="Normal"/>
    <w:next w:val="Normal"/>
    <w:autoRedefine/>
    <w:uiPriority w:val="99"/>
    <w:rsid w:val="00B00763"/>
    <w:pPr>
      <w:widowControl w:val="0"/>
      <w:tabs>
        <w:tab w:val="center" w:pos="4536"/>
      </w:tabs>
      <w:kinsoku w:val="0"/>
      <w:overflowPunct w:val="0"/>
      <w:autoSpaceDE w:val="0"/>
      <w:autoSpaceDN w:val="0"/>
      <w:jc w:val="center"/>
    </w:pPr>
    <w:rPr>
      <w:rFonts w:cstheme="minorHAnsi"/>
      <w:b/>
      <w:bCs/>
      <w:noProof/>
      <w:szCs w:val="20"/>
      <w:lang w:val="vi-VN"/>
    </w:rPr>
  </w:style>
  <w:style w:type="paragraph" w:styleId="TOC1">
    <w:name w:val="toc 1"/>
    <w:basedOn w:val="Normal"/>
    <w:next w:val="Normal"/>
    <w:autoRedefine/>
    <w:uiPriority w:val="39"/>
    <w:rsid w:val="00C00182"/>
    <w:pPr>
      <w:tabs>
        <w:tab w:val="left" w:pos="0"/>
        <w:tab w:val="right" w:leader="dot" w:pos="9062"/>
      </w:tabs>
      <w:spacing w:before="120" w:after="120"/>
      <w:ind w:firstLine="9"/>
    </w:pPr>
    <w:rPr>
      <w:b/>
      <w:bCs/>
      <w:caps/>
      <w:noProof/>
      <w:szCs w:val="24"/>
    </w:rPr>
  </w:style>
  <w:style w:type="paragraph" w:styleId="TOC2">
    <w:name w:val="toc 2"/>
    <w:basedOn w:val="Normal"/>
    <w:next w:val="Normal"/>
    <w:autoRedefine/>
    <w:uiPriority w:val="39"/>
    <w:rsid w:val="006D77FF"/>
    <w:pPr>
      <w:tabs>
        <w:tab w:val="left" w:pos="993"/>
        <w:tab w:val="right" w:leader="dot" w:pos="9062"/>
      </w:tabs>
    </w:pPr>
    <w:rPr>
      <w:bCs/>
      <w:noProof/>
      <w:szCs w:val="24"/>
      <w:lang w:val="fr-FR"/>
    </w:rPr>
  </w:style>
  <w:style w:type="paragraph" w:styleId="TOC3">
    <w:name w:val="toc 3"/>
    <w:basedOn w:val="Normal"/>
    <w:next w:val="Normal"/>
    <w:autoRedefine/>
    <w:uiPriority w:val="39"/>
    <w:rsid w:val="001E7DE6"/>
    <w:pPr>
      <w:tabs>
        <w:tab w:val="right" w:leader="dot" w:pos="9062"/>
      </w:tabs>
      <w:ind w:left="992" w:hanging="992"/>
    </w:pPr>
    <w:rPr>
      <w:iCs/>
      <w:noProof/>
      <w:szCs w:val="24"/>
      <w:lang w:val="fr-FR"/>
    </w:rPr>
  </w:style>
  <w:style w:type="paragraph" w:styleId="TOC4">
    <w:name w:val="toc 4"/>
    <w:basedOn w:val="Normal"/>
    <w:next w:val="Normal"/>
    <w:autoRedefine/>
    <w:uiPriority w:val="39"/>
    <w:rsid w:val="006D77FF"/>
    <w:pPr>
      <w:tabs>
        <w:tab w:val="left" w:pos="993"/>
        <w:tab w:val="left" w:pos="1701"/>
        <w:tab w:val="right" w:leader="dot" w:pos="9062"/>
      </w:tabs>
    </w:pPr>
    <w:rPr>
      <w:i/>
      <w:noProof/>
      <w:szCs w:val="24"/>
    </w:rPr>
  </w:style>
  <w:style w:type="paragraph" w:styleId="List3">
    <w:name w:val="List 3"/>
    <w:basedOn w:val="Normal"/>
    <w:autoRedefine/>
    <w:rsid w:val="008B4C63"/>
    <w:pPr>
      <w:tabs>
        <w:tab w:val="num" w:pos="851"/>
      </w:tabs>
      <w:spacing w:before="120" w:after="120"/>
      <w:ind w:left="851" w:hanging="851"/>
      <w:jc w:val="center"/>
    </w:pPr>
    <w:rPr>
      <w:b/>
      <w:i/>
    </w:rPr>
  </w:style>
  <w:style w:type="paragraph" w:styleId="TOC5">
    <w:name w:val="toc 5"/>
    <w:basedOn w:val="Normal"/>
    <w:next w:val="Normal"/>
    <w:autoRedefine/>
    <w:uiPriority w:val="39"/>
    <w:rsid w:val="008B4C63"/>
    <w:pPr>
      <w:ind w:left="1040"/>
    </w:pPr>
    <w:rPr>
      <w:sz w:val="18"/>
      <w:szCs w:val="18"/>
    </w:rPr>
  </w:style>
  <w:style w:type="paragraph" w:styleId="TOC6">
    <w:name w:val="toc 6"/>
    <w:basedOn w:val="Normal"/>
    <w:next w:val="Normal"/>
    <w:autoRedefine/>
    <w:uiPriority w:val="39"/>
    <w:rsid w:val="008B4C63"/>
    <w:pPr>
      <w:ind w:left="1300"/>
    </w:pPr>
    <w:rPr>
      <w:sz w:val="18"/>
      <w:szCs w:val="18"/>
    </w:rPr>
  </w:style>
  <w:style w:type="paragraph" w:styleId="TOC7">
    <w:name w:val="toc 7"/>
    <w:basedOn w:val="Normal"/>
    <w:next w:val="Normal"/>
    <w:autoRedefine/>
    <w:uiPriority w:val="39"/>
    <w:rsid w:val="008B4C63"/>
    <w:pPr>
      <w:ind w:left="1560"/>
    </w:pPr>
    <w:rPr>
      <w:sz w:val="18"/>
      <w:szCs w:val="18"/>
    </w:rPr>
  </w:style>
  <w:style w:type="paragraph" w:styleId="TOC8">
    <w:name w:val="toc 8"/>
    <w:basedOn w:val="Normal"/>
    <w:next w:val="Normal"/>
    <w:autoRedefine/>
    <w:uiPriority w:val="39"/>
    <w:rsid w:val="008B4C63"/>
    <w:pPr>
      <w:ind w:left="1820"/>
    </w:pPr>
    <w:rPr>
      <w:sz w:val="18"/>
      <w:szCs w:val="18"/>
    </w:rPr>
  </w:style>
  <w:style w:type="paragraph" w:styleId="TOC9">
    <w:name w:val="toc 9"/>
    <w:basedOn w:val="Normal"/>
    <w:next w:val="Normal"/>
    <w:autoRedefine/>
    <w:uiPriority w:val="39"/>
    <w:rsid w:val="008B4C63"/>
    <w:pPr>
      <w:ind w:left="2080"/>
    </w:pPr>
    <w:rPr>
      <w:sz w:val="18"/>
      <w:szCs w:val="18"/>
    </w:rPr>
  </w:style>
  <w:style w:type="paragraph" w:styleId="NormalWeb">
    <w:name w:val="Normal (Web)"/>
    <w:basedOn w:val="Normal"/>
    <w:uiPriority w:val="99"/>
    <w:rsid w:val="008B4C63"/>
    <w:pPr>
      <w:spacing w:before="47" w:after="47" w:line="260" w:lineRule="atLeast"/>
    </w:pPr>
    <w:rPr>
      <w:sz w:val="20"/>
    </w:rPr>
  </w:style>
  <w:style w:type="paragraph" w:styleId="ListBullet2">
    <w:name w:val="List Bullet 2"/>
    <w:basedOn w:val="Normal"/>
    <w:autoRedefine/>
    <w:rsid w:val="008B4C63"/>
    <w:pPr>
      <w:spacing w:before="120"/>
    </w:pPr>
  </w:style>
  <w:style w:type="paragraph" w:styleId="ListBullet3">
    <w:name w:val="List Bullet 3"/>
    <w:basedOn w:val="Normal"/>
    <w:autoRedefine/>
    <w:rsid w:val="008B4C63"/>
    <w:pPr>
      <w:tabs>
        <w:tab w:val="num" w:pos="1701"/>
      </w:tabs>
    </w:pPr>
  </w:style>
  <w:style w:type="paragraph" w:customStyle="1" w:styleId="Chapter">
    <w:name w:val="Chapter"/>
    <w:basedOn w:val="Header"/>
    <w:uiPriority w:val="99"/>
    <w:rsid w:val="008B4C63"/>
    <w:pPr>
      <w:tabs>
        <w:tab w:val="clear" w:pos="4320"/>
        <w:tab w:val="clear" w:pos="8640"/>
        <w:tab w:val="num" w:pos="1418"/>
        <w:tab w:val="left" w:pos="1985"/>
      </w:tabs>
      <w:ind w:left="1418" w:hanging="1418"/>
    </w:pPr>
    <w:rPr>
      <w:rFonts w:ascii=".VnAvantH" w:hAnsi=".VnAvantH"/>
      <w:b/>
      <w:bCs/>
      <w:szCs w:val="24"/>
    </w:rPr>
  </w:style>
  <w:style w:type="paragraph" w:customStyle="1" w:styleId="StyleTOC3Hanging24cm">
    <w:name w:val="Style TOC 3 + Hanging:  2.4 cm"/>
    <w:basedOn w:val="TOC3"/>
    <w:autoRedefine/>
    <w:rsid w:val="00396400"/>
    <w:pPr>
      <w:ind w:left="0" w:firstLine="0"/>
    </w:pPr>
    <w:rPr>
      <w:iCs w:val="0"/>
      <w:szCs w:val="20"/>
    </w:rPr>
  </w:style>
  <w:style w:type="paragraph" w:customStyle="1" w:styleId="BodyText21">
    <w:name w:val="Body Text 21"/>
    <w:basedOn w:val="Normal"/>
    <w:rsid w:val="00C2635F"/>
    <w:pPr>
      <w:ind w:left="720"/>
    </w:pPr>
    <w:rPr>
      <w:rFonts w:ascii="Arial" w:hAnsi="Arial" w:cs="Arial"/>
      <w:szCs w:val="24"/>
    </w:rPr>
  </w:style>
  <w:style w:type="paragraph" w:customStyle="1" w:styleId="HU-normal">
    <w:name w:val="HU-normal"/>
    <w:rsid w:val="00653E9C"/>
    <w:pPr>
      <w:tabs>
        <w:tab w:val="left" w:pos="720"/>
      </w:tabs>
      <w:autoSpaceDE w:val="0"/>
      <w:autoSpaceDN w:val="0"/>
      <w:ind w:left="794"/>
    </w:pPr>
    <w:rPr>
      <w:szCs w:val="26"/>
      <w:lang w:eastAsia="en-US"/>
    </w:rPr>
  </w:style>
  <w:style w:type="paragraph" w:customStyle="1" w:styleId="H-1">
    <w:name w:val="H-1"/>
    <w:basedOn w:val="Normal"/>
    <w:link w:val="H-1Char"/>
    <w:rsid w:val="00545A0C"/>
    <w:rPr>
      <w:szCs w:val="20"/>
      <w:lang w:val="fr-FR"/>
    </w:rPr>
  </w:style>
  <w:style w:type="character" w:customStyle="1" w:styleId="H-1Char">
    <w:name w:val="H-1 Char"/>
    <w:link w:val="H-1"/>
    <w:rsid w:val="00545A0C"/>
    <w:rPr>
      <w:sz w:val="24"/>
      <w:lang w:val="fr-FR" w:eastAsia="en-US"/>
    </w:rPr>
  </w:style>
  <w:style w:type="paragraph" w:customStyle="1" w:styleId="H-2">
    <w:name w:val="H-2"/>
    <w:basedOn w:val="Normal"/>
    <w:link w:val="H-2Char"/>
    <w:qFormat/>
    <w:rsid w:val="00EE5B72"/>
    <w:pPr>
      <w:numPr>
        <w:numId w:val="15"/>
      </w:numPr>
      <w:ind w:left="851" w:hanging="567"/>
    </w:pPr>
    <w:rPr>
      <w:szCs w:val="20"/>
      <w:lang w:val="fr-FR"/>
    </w:rPr>
  </w:style>
  <w:style w:type="character" w:customStyle="1" w:styleId="H-2Char">
    <w:name w:val="H-2 Char"/>
    <w:link w:val="H-2"/>
    <w:rsid w:val="00EE5B72"/>
    <w:rPr>
      <w:sz w:val="24"/>
      <w:lang w:val="fr-FR" w:eastAsia="en-US"/>
    </w:rPr>
  </w:style>
  <w:style w:type="paragraph" w:customStyle="1" w:styleId="Style1">
    <w:name w:val="Style1"/>
    <w:basedOn w:val="H-2"/>
    <w:rsid w:val="00FB0B65"/>
    <w:pPr>
      <w:widowControl w:val="0"/>
      <w:numPr>
        <w:numId w:val="4"/>
      </w:numPr>
    </w:pPr>
  </w:style>
  <w:style w:type="paragraph" w:customStyle="1" w:styleId="H-4">
    <w:name w:val="H-4"/>
    <w:basedOn w:val="Normal"/>
    <w:link w:val="H-4CharChar"/>
    <w:rsid w:val="00913E57"/>
    <w:pPr>
      <w:numPr>
        <w:numId w:val="7"/>
      </w:numPr>
      <w:spacing w:before="120" w:line="360" w:lineRule="atLeast"/>
    </w:pPr>
    <w:rPr>
      <w:sz w:val="28"/>
      <w:szCs w:val="24"/>
    </w:rPr>
  </w:style>
  <w:style w:type="character" w:customStyle="1" w:styleId="H-4CharChar">
    <w:name w:val="H-4 Char Char"/>
    <w:link w:val="H-4"/>
    <w:rsid w:val="00913E57"/>
    <w:rPr>
      <w:sz w:val="28"/>
      <w:szCs w:val="24"/>
      <w:lang w:eastAsia="en-US"/>
    </w:rPr>
  </w:style>
  <w:style w:type="paragraph" w:customStyle="1" w:styleId="H-3">
    <w:name w:val="H-3"/>
    <w:basedOn w:val="Normal"/>
    <w:rsid w:val="00DE4DCB"/>
    <w:pPr>
      <w:numPr>
        <w:numId w:val="13"/>
      </w:numPr>
      <w:spacing w:before="120" w:line="360" w:lineRule="atLeast"/>
    </w:pPr>
    <w:rPr>
      <w:i/>
      <w:sz w:val="28"/>
    </w:rPr>
  </w:style>
  <w:style w:type="paragraph" w:styleId="BalloonText">
    <w:name w:val="Balloon Text"/>
    <w:basedOn w:val="Normal"/>
    <w:link w:val="BalloonTextChar"/>
    <w:uiPriority w:val="99"/>
    <w:rsid w:val="00200E84"/>
    <w:rPr>
      <w:rFonts w:ascii="Tahoma" w:hAnsi="Tahoma" w:cs="Tahoma"/>
      <w:sz w:val="16"/>
      <w:szCs w:val="16"/>
    </w:rPr>
  </w:style>
  <w:style w:type="character" w:styleId="Emphasis">
    <w:name w:val="Emphasis"/>
    <w:uiPriority w:val="20"/>
    <w:qFormat/>
    <w:rsid w:val="00DC6185"/>
    <w:rPr>
      <w:b/>
      <w:bCs/>
      <w:i w:val="0"/>
      <w:iCs w:val="0"/>
    </w:rPr>
  </w:style>
  <w:style w:type="paragraph" w:customStyle="1" w:styleId="intend">
    <w:name w:val="inte­nd"/>
    <w:basedOn w:val="Normal"/>
    <w:autoRedefine/>
    <w:rsid w:val="007C3A9C"/>
    <w:pPr>
      <w:numPr>
        <w:ilvl w:val="1"/>
        <w:numId w:val="9"/>
      </w:numPr>
      <w:tabs>
        <w:tab w:val="clear" w:pos="1440"/>
        <w:tab w:val="left" w:pos="909"/>
      </w:tabs>
      <w:ind w:left="0"/>
    </w:pPr>
    <w:rPr>
      <w:rFonts w:ascii=".VnTime" w:hAnsi=".VnTime"/>
      <w:szCs w:val="20"/>
    </w:rPr>
  </w:style>
  <w:style w:type="paragraph" w:customStyle="1" w:styleId="Itemize1">
    <w:name w:val="Itemize 1"/>
    <w:basedOn w:val="Normal"/>
    <w:rsid w:val="007C3A9C"/>
    <w:pPr>
      <w:numPr>
        <w:ilvl w:val="1"/>
        <w:numId w:val="10"/>
      </w:numPr>
      <w:tabs>
        <w:tab w:val="clear" w:pos="1524"/>
        <w:tab w:val="num" w:pos="964"/>
      </w:tabs>
      <w:ind w:left="964" w:hanging="397"/>
    </w:pPr>
    <w:rPr>
      <w:rFonts w:ascii=".VnTime" w:hAnsi=".VnTime"/>
      <w:szCs w:val="20"/>
    </w:rPr>
  </w:style>
  <w:style w:type="paragraph" w:customStyle="1" w:styleId="inten1">
    <w:name w:val="inten1"/>
    <w:basedOn w:val="intend"/>
    <w:autoRedefine/>
    <w:rsid w:val="007C3A9C"/>
    <w:pPr>
      <w:numPr>
        <w:ilvl w:val="0"/>
      </w:numPr>
    </w:pPr>
  </w:style>
  <w:style w:type="paragraph" w:customStyle="1" w:styleId="normal2">
    <w:name w:val="normal2"/>
    <w:basedOn w:val="Normal"/>
    <w:autoRedefine/>
    <w:rsid w:val="007C3A9C"/>
    <w:pPr>
      <w:ind w:left="284" w:firstLine="425"/>
    </w:pPr>
    <w:rPr>
      <w:rFonts w:ascii=".VnTime" w:hAnsi=".VnTime"/>
      <w:szCs w:val="20"/>
    </w:rPr>
  </w:style>
  <w:style w:type="paragraph" w:customStyle="1" w:styleId="HUNG-2">
    <w:name w:val="HUNG-2"/>
    <w:basedOn w:val="Normal"/>
    <w:rsid w:val="0059578E"/>
    <w:pPr>
      <w:numPr>
        <w:numId w:val="11"/>
      </w:numPr>
      <w:spacing w:line="240" w:lineRule="atLeast"/>
    </w:pPr>
    <w:rPr>
      <w:rFonts w:ascii="Arial" w:hAnsi="Arial"/>
      <w:sz w:val="18"/>
      <w:szCs w:val="20"/>
    </w:rPr>
  </w:style>
  <w:style w:type="paragraph" w:customStyle="1" w:styleId="H-5">
    <w:name w:val="H-5"/>
    <w:basedOn w:val="H-3"/>
    <w:rsid w:val="00BA035A"/>
    <w:pPr>
      <w:numPr>
        <w:numId w:val="8"/>
      </w:numPr>
    </w:pPr>
    <w:rPr>
      <w:b/>
      <w:i w:val="0"/>
      <w:lang w:val="fr-FR"/>
    </w:rPr>
  </w:style>
  <w:style w:type="paragraph" w:styleId="Index2">
    <w:name w:val="index 2"/>
    <w:basedOn w:val="Normal"/>
    <w:next w:val="Normal"/>
    <w:autoRedefine/>
    <w:uiPriority w:val="99"/>
    <w:semiHidden/>
    <w:rsid w:val="000F4BD0"/>
    <w:pPr>
      <w:numPr>
        <w:ilvl w:val="1"/>
        <w:numId w:val="12"/>
      </w:numPr>
      <w:tabs>
        <w:tab w:val="clear" w:pos="284"/>
      </w:tabs>
      <w:ind w:left="520" w:hanging="260"/>
    </w:pPr>
    <w:rPr>
      <w:szCs w:val="20"/>
    </w:rPr>
  </w:style>
  <w:style w:type="paragraph" w:styleId="ListParagraph">
    <w:name w:val="List Paragraph"/>
    <w:basedOn w:val="Normal"/>
    <w:uiPriority w:val="1"/>
    <w:qFormat/>
    <w:rsid w:val="00F23337"/>
    <w:pPr>
      <w:spacing w:after="200" w:line="276" w:lineRule="auto"/>
      <w:ind w:left="720"/>
      <w:contextualSpacing/>
    </w:pPr>
    <w:rPr>
      <w:rFonts w:ascii="Calibri" w:eastAsia="Calibri" w:hAnsi="Calibri"/>
      <w:sz w:val="22"/>
    </w:rPr>
  </w:style>
  <w:style w:type="table" w:styleId="TableGrid">
    <w:name w:val="Table Grid"/>
    <w:basedOn w:val="TableNormal"/>
    <w:uiPriority w:val="59"/>
    <w:rsid w:val="00C42E3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UNG">
    <w:name w:val="HUNG"/>
    <w:basedOn w:val="H-1"/>
    <w:rsid w:val="005203AE"/>
    <w:pPr>
      <w:jc w:val="center"/>
    </w:pPr>
  </w:style>
  <w:style w:type="paragraph" w:customStyle="1" w:styleId="Gach">
    <w:name w:val="Gach"/>
    <w:basedOn w:val="Normal"/>
    <w:next w:val="Normal"/>
    <w:link w:val="GachChar"/>
    <w:qFormat/>
    <w:rsid w:val="00FA1EBA"/>
    <w:pPr>
      <w:numPr>
        <w:numId w:val="14"/>
      </w:numPr>
      <w:ind w:left="454"/>
    </w:pPr>
    <w:rPr>
      <w:rFonts w:eastAsia="Calibri"/>
    </w:rPr>
  </w:style>
  <w:style w:type="character" w:customStyle="1" w:styleId="GachChar">
    <w:name w:val="Gach Char"/>
    <w:link w:val="Gach"/>
    <w:locked/>
    <w:rsid w:val="00FA1EBA"/>
    <w:rPr>
      <w:rFonts w:eastAsia="Calibri"/>
    </w:rPr>
  </w:style>
  <w:style w:type="character" w:styleId="CommentReference">
    <w:name w:val="annotation reference"/>
    <w:basedOn w:val="DefaultParagraphFont"/>
    <w:semiHidden/>
    <w:unhideWhenUsed/>
    <w:rsid w:val="005B60E4"/>
    <w:rPr>
      <w:sz w:val="21"/>
      <w:szCs w:val="21"/>
    </w:rPr>
  </w:style>
  <w:style w:type="paragraph" w:styleId="CommentText">
    <w:name w:val="annotation text"/>
    <w:basedOn w:val="Normal"/>
    <w:link w:val="CommentTextChar"/>
    <w:semiHidden/>
    <w:unhideWhenUsed/>
    <w:rsid w:val="005B60E4"/>
  </w:style>
  <w:style w:type="character" w:customStyle="1" w:styleId="CommentTextChar">
    <w:name w:val="Comment Text Char"/>
    <w:basedOn w:val="DefaultParagraphFont"/>
    <w:link w:val="CommentText"/>
    <w:semiHidden/>
    <w:rsid w:val="005B60E4"/>
    <w:rPr>
      <w:sz w:val="26"/>
      <w:szCs w:val="26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5B60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5B60E4"/>
    <w:rPr>
      <w:b/>
      <w:bCs/>
      <w:sz w:val="26"/>
      <w:szCs w:val="26"/>
      <w:lang w:eastAsia="en-US"/>
    </w:rPr>
  </w:style>
  <w:style w:type="paragraph" w:styleId="NoSpacing">
    <w:name w:val="No Spacing"/>
    <w:aliases w:val="Figure,Tên tác giả"/>
    <w:link w:val="NoSpacingChar"/>
    <w:uiPriority w:val="1"/>
    <w:qFormat/>
    <w:rsid w:val="003B60F3"/>
    <w:rPr>
      <w:rFonts w:asciiTheme="minorHAnsi" w:eastAsiaTheme="minorEastAsia" w:hAnsiTheme="minorHAnsi" w:cstheme="minorBidi"/>
      <w:sz w:val="22"/>
      <w:lang w:eastAsia="en-US"/>
    </w:rPr>
  </w:style>
  <w:style w:type="character" w:customStyle="1" w:styleId="NoSpacingChar">
    <w:name w:val="No Spacing Char"/>
    <w:aliases w:val="Figure Char,Tên tác giả Char"/>
    <w:basedOn w:val="DefaultParagraphFont"/>
    <w:link w:val="NoSpacing"/>
    <w:uiPriority w:val="1"/>
    <w:rsid w:val="003B60F3"/>
    <w:rPr>
      <w:rFonts w:asciiTheme="minorHAnsi" w:eastAsiaTheme="minorEastAsia" w:hAnsiTheme="minorHAnsi" w:cstheme="minorBidi"/>
      <w:sz w:val="22"/>
      <w:szCs w:val="22"/>
      <w:lang w:eastAsia="en-US"/>
    </w:rPr>
  </w:style>
  <w:style w:type="table" w:customStyle="1" w:styleId="TableGrid1">
    <w:name w:val="Table Grid1"/>
    <w:basedOn w:val="TableNormal"/>
    <w:next w:val="TableGrid"/>
    <w:uiPriority w:val="59"/>
    <w:rsid w:val="003B60F3"/>
    <w:rPr>
      <w:rFonts w:eastAsiaTheme="minorEastAsia"/>
      <w:sz w:val="28"/>
      <w:lang w:eastAsia="en-U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character" w:customStyle="1" w:styleId="Heading7Char">
    <w:name w:val="Heading 7 Char"/>
    <w:basedOn w:val="DefaultParagraphFont"/>
    <w:link w:val="Heading7"/>
    <w:uiPriority w:val="99"/>
    <w:rsid w:val="00B102EA"/>
    <w:rPr>
      <w:b/>
      <w:sz w:val="26"/>
      <w:szCs w:val="26"/>
      <w:lang w:eastAsia="en-US"/>
    </w:rPr>
  </w:style>
  <w:style w:type="character" w:customStyle="1" w:styleId="apple-converted-space">
    <w:name w:val="apple-converted-space"/>
    <w:basedOn w:val="DefaultParagraphFont"/>
    <w:rsid w:val="00B102EA"/>
  </w:style>
  <w:style w:type="character" w:customStyle="1" w:styleId="Heading2Char">
    <w:name w:val="Heading 2 Char"/>
    <w:basedOn w:val="DefaultParagraphFont"/>
    <w:link w:val="Heading2"/>
    <w:rsid w:val="003154B6"/>
    <w:rPr>
      <w:b/>
      <w:caps/>
      <w:snapToGrid w:val="0"/>
    </w:rPr>
  </w:style>
  <w:style w:type="character" w:customStyle="1" w:styleId="Heading3Char">
    <w:name w:val="Heading 3 Char"/>
    <w:basedOn w:val="DefaultParagraphFont"/>
    <w:link w:val="Heading3"/>
    <w:rsid w:val="003154B6"/>
    <w:rPr>
      <w:b/>
      <w:lang w:val="nl-NL"/>
    </w:rPr>
  </w:style>
  <w:style w:type="character" w:customStyle="1" w:styleId="mw-headline">
    <w:name w:val="mw-headline"/>
    <w:basedOn w:val="DefaultParagraphFont"/>
    <w:rsid w:val="00B102EA"/>
  </w:style>
  <w:style w:type="character" w:customStyle="1" w:styleId="mw-editsection">
    <w:name w:val="mw-editsection"/>
    <w:basedOn w:val="DefaultParagraphFont"/>
    <w:rsid w:val="00B102EA"/>
  </w:style>
  <w:style w:type="character" w:customStyle="1" w:styleId="mw-editsection-bracket">
    <w:name w:val="mw-editsection-bracket"/>
    <w:basedOn w:val="DefaultParagraphFont"/>
    <w:rsid w:val="00B102EA"/>
  </w:style>
  <w:style w:type="character" w:customStyle="1" w:styleId="mw-editsection-divider">
    <w:name w:val="mw-editsection-divider"/>
    <w:basedOn w:val="DefaultParagraphFont"/>
    <w:rsid w:val="00B102EA"/>
  </w:style>
  <w:style w:type="character" w:customStyle="1" w:styleId="BalloonTextChar">
    <w:name w:val="Balloon Text Char"/>
    <w:basedOn w:val="DefaultParagraphFont"/>
    <w:link w:val="BalloonText"/>
    <w:uiPriority w:val="99"/>
    <w:rsid w:val="00B102EA"/>
    <w:rPr>
      <w:rFonts w:ascii="Tahoma" w:hAnsi="Tahoma" w:cs="Tahoma"/>
      <w:sz w:val="16"/>
      <w:szCs w:val="16"/>
      <w:lang w:eastAsia="en-US"/>
    </w:rPr>
  </w:style>
  <w:style w:type="character" w:customStyle="1" w:styleId="Heading1Char">
    <w:name w:val="Heading 1 Char"/>
    <w:basedOn w:val="DefaultParagraphFont"/>
    <w:link w:val="Heading1"/>
    <w:rsid w:val="003154B6"/>
    <w:rPr>
      <w:b/>
      <w:bCs/>
      <w:caps/>
      <w:color w:val="000000" w:themeColor="text1"/>
      <w:sz w:val="32"/>
      <w:szCs w:val="32"/>
    </w:rPr>
  </w:style>
  <w:style w:type="character" w:styleId="Strong">
    <w:name w:val="Strong"/>
    <w:basedOn w:val="DefaultParagraphFont"/>
    <w:uiPriority w:val="22"/>
    <w:qFormat/>
    <w:rsid w:val="00B102EA"/>
    <w:rPr>
      <w:b/>
      <w:bCs/>
    </w:rPr>
  </w:style>
  <w:style w:type="paragraph" w:customStyle="1" w:styleId="Normal1">
    <w:name w:val="Normal1"/>
    <w:basedOn w:val="Normal"/>
    <w:rsid w:val="00B102EA"/>
    <w:pPr>
      <w:spacing w:before="100" w:beforeAutospacing="1" w:after="100" w:afterAutospacing="1"/>
    </w:pPr>
    <w:rPr>
      <w:rFonts w:eastAsia="Times New Roman"/>
      <w:szCs w:val="24"/>
    </w:rPr>
  </w:style>
  <w:style w:type="paragraph" w:customStyle="1" w:styleId="image">
    <w:name w:val="image"/>
    <w:basedOn w:val="Normal"/>
    <w:rsid w:val="00B102EA"/>
    <w:pPr>
      <w:spacing w:before="100" w:beforeAutospacing="1" w:after="100" w:afterAutospacing="1"/>
    </w:pPr>
    <w:rPr>
      <w:rFonts w:eastAsia="Times New Roman"/>
      <w:szCs w:val="24"/>
    </w:rPr>
  </w:style>
  <w:style w:type="character" w:styleId="FollowedHyperlink">
    <w:name w:val="FollowedHyperlink"/>
    <w:basedOn w:val="DefaultParagraphFont"/>
    <w:uiPriority w:val="99"/>
    <w:unhideWhenUsed/>
    <w:rsid w:val="00B102EA"/>
    <w:rPr>
      <w:color w:val="954F72" w:themeColor="followedHyperlink"/>
      <w:u w:val="single"/>
    </w:rPr>
  </w:style>
  <w:style w:type="character" w:customStyle="1" w:styleId="Heading4Char">
    <w:name w:val="Heading 4 Char"/>
    <w:basedOn w:val="DefaultParagraphFont"/>
    <w:link w:val="Heading4"/>
    <w:rsid w:val="00B323AF"/>
    <w:rPr>
      <w:b/>
      <w:i/>
      <w:lang w:val="fr-FR"/>
    </w:rPr>
  </w:style>
  <w:style w:type="character" w:customStyle="1" w:styleId="Heading5Char">
    <w:name w:val="Heading 5 Char"/>
    <w:basedOn w:val="DefaultParagraphFont"/>
    <w:link w:val="Heading5"/>
    <w:rsid w:val="00891637"/>
    <w:rPr>
      <w:b/>
      <w:i/>
      <w:lang w:val="fr-FR"/>
    </w:rPr>
  </w:style>
  <w:style w:type="character" w:customStyle="1" w:styleId="Heading6Char">
    <w:name w:val="Heading 6 Char"/>
    <w:aliases w:val="Table Char,Table1.1 Char"/>
    <w:basedOn w:val="DefaultParagraphFont"/>
    <w:link w:val="Heading6"/>
    <w:rsid w:val="009615B4"/>
    <w:rPr>
      <w:b/>
      <w:i/>
      <w:sz w:val="24"/>
      <w:szCs w:val="26"/>
      <w:lang w:val="vi-VN" w:eastAsia="en-US"/>
    </w:rPr>
  </w:style>
  <w:style w:type="character" w:customStyle="1" w:styleId="Heading8Char">
    <w:name w:val="Heading 8 Char"/>
    <w:basedOn w:val="DefaultParagraphFont"/>
    <w:link w:val="Heading8"/>
    <w:uiPriority w:val="99"/>
    <w:rsid w:val="00B102EA"/>
    <w:rPr>
      <w:b/>
      <w:sz w:val="26"/>
      <w:szCs w:val="26"/>
      <w:lang w:eastAsia="en-US"/>
    </w:rPr>
  </w:style>
  <w:style w:type="character" w:customStyle="1" w:styleId="Heading9Char">
    <w:name w:val="Heading 9 Char"/>
    <w:basedOn w:val="DefaultParagraphFont"/>
    <w:link w:val="Heading9"/>
    <w:uiPriority w:val="99"/>
    <w:rsid w:val="00B102EA"/>
    <w:rPr>
      <w:rFonts w:ascii="Arial" w:hAnsi="Arial" w:cs="Arial"/>
      <w:sz w:val="22"/>
      <w:szCs w:val="22"/>
      <w:lang w:eastAsia="en-US"/>
    </w:rPr>
  </w:style>
  <w:style w:type="numbering" w:customStyle="1" w:styleId="NoList1">
    <w:name w:val="No List1"/>
    <w:next w:val="NoList"/>
    <w:uiPriority w:val="99"/>
    <w:semiHidden/>
    <w:unhideWhenUsed/>
    <w:rsid w:val="00B102EA"/>
  </w:style>
  <w:style w:type="character" w:customStyle="1" w:styleId="BodyTextChar">
    <w:name w:val="Body Text Char"/>
    <w:basedOn w:val="DefaultParagraphFont"/>
    <w:link w:val="BodyText"/>
    <w:uiPriority w:val="99"/>
    <w:rsid w:val="00F216C9"/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B102EA"/>
    <w:rPr>
      <w:rFonts w:ascii="Tahoma" w:hAnsi="Tahoma" w:cs="Tahoma"/>
      <w:sz w:val="26"/>
      <w:szCs w:val="26"/>
      <w:shd w:val="clear" w:color="auto" w:fill="000080"/>
      <w:lang w:eastAsia="en-US"/>
    </w:rPr>
  </w:style>
  <w:style w:type="paragraph" w:customStyle="1" w:styleId="Char">
    <w:name w:val="Char"/>
    <w:autoRedefine/>
    <w:uiPriority w:val="99"/>
    <w:rsid w:val="00B102EA"/>
    <w:pPr>
      <w:tabs>
        <w:tab w:val="left" w:pos="1152"/>
      </w:tabs>
      <w:spacing w:before="120" w:after="120" w:line="312" w:lineRule="auto"/>
    </w:pPr>
    <w:rPr>
      <w:rFonts w:ascii="Arial" w:eastAsia="Times New Roman" w:hAnsi="Arial" w:cs="Arial"/>
      <w:szCs w:val="26"/>
      <w:lang w:eastAsia="en-US"/>
    </w:rPr>
  </w:style>
  <w:style w:type="paragraph" w:styleId="TOCHeading">
    <w:name w:val="TOC Heading"/>
    <w:basedOn w:val="Heading1"/>
    <w:next w:val="Normal"/>
    <w:uiPriority w:val="39"/>
    <w:qFormat/>
    <w:rsid w:val="00B102EA"/>
    <w:pPr>
      <w:numPr>
        <w:numId w:val="0"/>
      </w:numPr>
      <w:spacing w:before="480" w:line="276" w:lineRule="auto"/>
      <w:jc w:val="left"/>
      <w:outlineLvl w:val="9"/>
    </w:pPr>
    <w:rPr>
      <w:rFonts w:ascii="Cambria" w:eastAsia="Times New Roman" w:hAnsi="Cambria" w:cs="Cambria"/>
      <w:bCs w:val="0"/>
      <w:color w:val="365F91"/>
      <w:szCs w:val="28"/>
    </w:rPr>
  </w:style>
  <w:style w:type="paragraph" w:styleId="Index1">
    <w:name w:val="index 1"/>
    <w:basedOn w:val="Normal"/>
    <w:next w:val="Normal"/>
    <w:autoRedefine/>
    <w:uiPriority w:val="99"/>
    <w:semiHidden/>
    <w:rsid w:val="00B102EA"/>
    <w:pPr>
      <w:ind w:left="240" w:hanging="240"/>
    </w:pPr>
    <w:rPr>
      <w:rFonts w:eastAsia="Times New Roman"/>
      <w:b/>
      <w:bCs/>
      <w:szCs w:val="24"/>
    </w:rPr>
  </w:style>
  <w:style w:type="paragraph" w:styleId="Index3">
    <w:name w:val="index 3"/>
    <w:basedOn w:val="Normal"/>
    <w:next w:val="Normal"/>
    <w:autoRedefine/>
    <w:uiPriority w:val="99"/>
    <w:rsid w:val="00B102EA"/>
    <w:pPr>
      <w:ind w:left="720" w:hanging="240"/>
    </w:pPr>
    <w:rPr>
      <w:rFonts w:eastAsia="Times New Roman"/>
      <w:szCs w:val="24"/>
    </w:rPr>
  </w:style>
  <w:style w:type="character" w:customStyle="1" w:styleId="CaptionChar">
    <w:name w:val="Caption Char"/>
    <w:link w:val="Caption"/>
    <w:rsid w:val="002D2E02"/>
    <w:rPr>
      <w:i/>
      <w:sz w:val="24"/>
      <w:szCs w:val="26"/>
      <w:lang w:eastAsia="en-US"/>
    </w:rPr>
  </w:style>
  <w:style w:type="paragraph" w:customStyle="1" w:styleId="Reference">
    <w:name w:val="Reference"/>
    <w:basedOn w:val="Normal"/>
    <w:link w:val="ReferenceChar"/>
    <w:qFormat/>
    <w:rsid w:val="00F021B6"/>
    <w:pPr>
      <w:ind w:left="567" w:hanging="567"/>
    </w:pPr>
    <w:rPr>
      <w:lang w:val="pt-BR"/>
    </w:rPr>
  </w:style>
  <w:style w:type="paragraph" w:customStyle="1" w:styleId="Equation">
    <w:name w:val="Equation"/>
    <w:basedOn w:val="Normal"/>
    <w:link w:val="EquationChar"/>
    <w:qFormat/>
    <w:rsid w:val="006B7759"/>
    <w:pPr>
      <w:ind w:firstLine="850"/>
      <w:jc w:val="right"/>
    </w:pPr>
  </w:style>
  <w:style w:type="character" w:customStyle="1" w:styleId="ReferenceChar">
    <w:name w:val="Reference Char"/>
    <w:basedOn w:val="DefaultParagraphFont"/>
    <w:link w:val="Reference"/>
    <w:rsid w:val="00F021B6"/>
    <w:rPr>
      <w:sz w:val="24"/>
      <w:szCs w:val="26"/>
      <w:lang w:val="pt-BR" w:eastAsia="en-US"/>
    </w:rPr>
  </w:style>
  <w:style w:type="character" w:customStyle="1" w:styleId="EquationChar">
    <w:name w:val="Equation Char"/>
    <w:basedOn w:val="DefaultParagraphFont"/>
    <w:link w:val="Equation"/>
    <w:rsid w:val="006B7759"/>
    <w:rPr>
      <w:sz w:val="24"/>
      <w:szCs w:val="26"/>
      <w:lang w:eastAsia="en-US"/>
    </w:rPr>
  </w:style>
  <w:style w:type="paragraph" w:customStyle="1" w:styleId="TableCaption">
    <w:name w:val="TableCaption"/>
    <w:basedOn w:val="Caption"/>
    <w:link w:val="TableCaptionChar"/>
    <w:qFormat/>
    <w:rsid w:val="0005601A"/>
    <w:rPr>
      <w:lang w:val="nl-NL"/>
    </w:rPr>
  </w:style>
  <w:style w:type="character" w:customStyle="1" w:styleId="TableCaptionChar">
    <w:name w:val="TableCaption Char"/>
    <w:basedOn w:val="CaptionChar"/>
    <w:link w:val="TableCaption"/>
    <w:rsid w:val="0005601A"/>
    <w:rPr>
      <w:i/>
      <w:sz w:val="24"/>
      <w:szCs w:val="26"/>
      <w:lang w:val="nl-NL" w:eastAsia="en-US"/>
    </w:rPr>
  </w:style>
  <w:style w:type="paragraph" w:customStyle="1" w:styleId="BodyText1">
    <w:name w:val="Body Text 1"/>
    <w:basedOn w:val="BodyText"/>
    <w:qFormat/>
    <w:rsid w:val="009B1B5D"/>
    <w:pPr>
      <w:numPr>
        <w:numId w:val="18"/>
      </w:numPr>
      <w:spacing w:after="60" w:line="288" w:lineRule="auto"/>
    </w:pPr>
    <w:rPr>
      <w:rFonts w:eastAsia="Times New Roman"/>
      <w:szCs w:val="24"/>
    </w:rPr>
  </w:style>
  <w:style w:type="paragraph" w:customStyle="1" w:styleId="StyleHUNG3Left">
    <w:name w:val="Style HUNG 3 + Left"/>
    <w:basedOn w:val="HUNG3"/>
    <w:rsid w:val="00414790"/>
    <w:pPr>
      <w:spacing w:before="20" w:after="20" w:line="240" w:lineRule="atLeast"/>
      <w:jc w:val="left"/>
    </w:pPr>
  </w:style>
  <w:style w:type="paragraph" w:customStyle="1" w:styleId="HUNG3">
    <w:name w:val="HUNG 3"/>
    <w:basedOn w:val="Normal"/>
    <w:rsid w:val="00414790"/>
    <w:pPr>
      <w:spacing w:before="40" w:after="40" w:line="280" w:lineRule="atLeast"/>
      <w:jc w:val="center"/>
    </w:pPr>
    <w:rPr>
      <w:rFonts w:ascii="Arial" w:eastAsia="Times New Roman" w:hAnsi="Arial"/>
      <w:sz w:val="18"/>
      <w:szCs w:val="20"/>
    </w:rPr>
  </w:style>
  <w:style w:type="paragraph" w:styleId="ListNumber3">
    <w:name w:val="List Number 3"/>
    <w:basedOn w:val="Normal"/>
    <w:rsid w:val="00414790"/>
    <w:pPr>
      <w:numPr>
        <w:numId w:val="20"/>
      </w:numPr>
      <w:spacing w:line="240" w:lineRule="auto"/>
    </w:pPr>
    <w:rPr>
      <w:rFonts w:eastAsia="Times New Roman"/>
      <w:szCs w:val="24"/>
    </w:rPr>
  </w:style>
  <w:style w:type="paragraph" w:styleId="ListNumber2">
    <w:name w:val="List Number 2"/>
    <w:basedOn w:val="Normal"/>
    <w:rsid w:val="00414790"/>
    <w:pPr>
      <w:numPr>
        <w:numId w:val="19"/>
      </w:numPr>
      <w:spacing w:line="240" w:lineRule="auto"/>
    </w:pPr>
    <w:rPr>
      <w:rFonts w:eastAsia="Times New Roman"/>
      <w:szCs w:val="24"/>
    </w:rPr>
  </w:style>
  <w:style w:type="paragraph" w:styleId="ListNumber5">
    <w:name w:val="List Number 5"/>
    <w:basedOn w:val="Normal"/>
    <w:rsid w:val="00EB7AE5"/>
    <w:pPr>
      <w:numPr>
        <w:numId w:val="21"/>
      </w:numPr>
      <w:spacing w:line="240" w:lineRule="auto"/>
    </w:pPr>
    <w:rPr>
      <w:rFonts w:eastAsia="Times New Roman"/>
      <w:szCs w:val="24"/>
    </w:rPr>
  </w:style>
  <w:style w:type="character" w:customStyle="1" w:styleId="H-2CharChar">
    <w:name w:val="H-2 Char Char"/>
    <w:rsid w:val="00793E9E"/>
    <w:rPr>
      <w:sz w:val="26"/>
      <w:lang w:val="fr-FR"/>
    </w:rPr>
  </w:style>
  <w:style w:type="character" w:styleId="PlaceholderText">
    <w:name w:val="Placeholder Text"/>
    <w:basedOn w:val="DefaultParagraphFont"/>
    <w:uiPriority w:val="99"/>
    <w:semiHidden/>
    <w:rsid w:val="00084209"/>
    <w:rPr>
      <w:color w:val="808080"/>
    </w:rPr>
  </w:style>
  <w:style w:type="character" w:customStyle="1" w:styleId="cpChagiiquyt1">
    <w:name w:val="Đề cập Chưa giải quyết1"/>
    <w:basedOn w:val="DefaultParagraphFont"/>
    <w:uiPriority w:val="99"/>
    <w:semiHidden/>
    <w:unhideWhenUsed/>
    <w:rsid w:val="00C34E3B"/>
    <w:rPr>
      <w:color w:val="808080"/>
      <w:shd w:val="clear" w:color="auto" w:fill="E6E6E6"/>
    </w:rPr>
  </w:style>
  <w:style w:type="paragraph" w:customStyle="1" w:styleId="TableParagraph">
    <w:name w:val="Table Paragraph"/>
    <w:basedOn w:val="Normal"/>
    <w:uiPriority w:val="1"/>
    <w:qFormat/>
    <w:rsid w:val="009615B4"/>
    <w:pPr>
      <w:widowControl w:val="0"/>
      <w:autoSpaceDE w:val="0"/>
      <w:autoSpaceDN w:val="0"/>
      <w:spacing w:before="0" w:after="0" w:line="240" w:lineRule="auto"/>
      <w:jc w:val="center"/>
    </w:pPr>
    <w:rPr>
      <w:rFonts w:eastAsia="Times New Roman"/>
      <w:sz w:val="22"/>
      <w:lang w:bidi="en-US"/>
    </w:rPr>
  </w:style>
  <w:style w:type="paragraph" w:styleId="FootnoteText">
    <w:name w:val="footnote text"/>
    <w:basedOn w:val="Normal"/>
    <w:link w:val="FootnoteTextChar"/>
    <w:semiHidden/>
    <w:unhideWhenUsed/>
    <w:rsid w:val="008C1B15"/>
    <w:pPr>
      <w:spacing w:before="0"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C1B15"/>
    <w:rPr>
      <w:lang w:val="vi-VN" w:eastAsia="en-US"/>
    </w:rPr>
  </w:style>
  <w:style w:type="character" w:styleId="FootnoteReference">
    <w:name w:val="footnote reference"/>
    <w:basedOn w:val="DefaultParagraphFont"/>
    <w:semiHidden/>
    <w:unhideWhenUsed/>
    <w:rsid w:val="008C1B15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566AA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566AA6"/>
    <w:rPr>
      <w:rFonts w:ascii="Courier New" w:eastAsia="Times New Roman" w:hAnsi="Courier New" w:cs="Courier New"/>
      <w:lang w:eastAsia="en-US"/>
    </w:rPr>
  </w:style>
  <w:style w:type="paragraph" w:customStyle="1" w:styleId="BodyNormal">
    <w:name w:val="Body Normal"/>
    <w:basedOn w:val="Normal"/>
    <w:qFormat/>
    <w:rsid w:val="00C5689F"/>
    <w:pPr>
      <w:spacing w:line="264" w:lineRule="auto"/>
      <w:ind w:firstLine="567"/>
    </w:pPr>
    <w:rPr>
      <w:rFonts w:eastAsiaTheme="minorHAnsi" w:cstheme="minorBidi"/>
      <w:lang w:eastAsia="en-US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A85ABB"/>
    <w:rPr>
      <w:color w:val="605E5C"/>
      <w:shd w:val="clear" w:color="auto" w:fill="E1DFDD"/>
    </w:rPr>
  </w:style>
  <w:style w:type="paragraph" w:styleId="Subtitle">
    <w:name w:val="Subtitle"/>
    <w:basedOn w:val="Normal"/>
    <w:link w:val="SubtitleChar"/>
    <w:qFormat/>
    <w:rsid w:val="009274C4"/>
    <w:pPr>
      <w:widowControl w:val="0"/>
      <w:spacing w:before="180" w:after="180" w:line="312" w:lineRule="auto"/>
      <w:ind w:firstLine="567"/>
      <w:contextualSpacing/>
    </w:pPr>
    <w:rPr>
      <w:rFonts w:eastAsia="Times New Roman"/>
      <w:snapToGrid w:val="0"/>
      <w:szCs w:val="24"/>
      <w:lang w:eastAsia="en-US"/>
    </w:rPr>
  </w:style>
  <w:style w:type="character" w:customStyle="1" w:styleId="SubtitleChar">
    <w:name w:val="Subtitle Char"/>
    <w:basedOn w:val="DefaultParagraphFont"/>
    <w:link w:val="Subtitle"/>
    <w:rsid w:val="009274C4"/>
    <w:rPr>
      <w:rFonts w:eastAsia="Times New Roman"/>
      <w:snapToGrid w:val="0"/>
      <w:szCs w:val="24"/>
      <w:lang w:eastAsia="en-US"/>
    </w:rPr>
  </w:style>
  <w:style w:type="paragraph" w:customStyle="1" w:styleId="Style14ptJustifiedBefore6ptLinespacingMultiple13">
    <w:name w:val="Style 14 pt Justified Before:  6 pt Line spacing:  Multiple 1.3 ..."/>
    <w:basedOn w:val="Normal"/>
    <w:link w:val="Style14ptJustifiedBefore6ptLinespacingMultiple13Char"/>
    <w:rsid w:val="009274C4"/>
    <w:pPr>
      <w:spacing w:before="120" w:after="0" w:line="312" w:lineRule="auto"/>
    </w:pPr>
    <w:rPr>
      <w:rFonts w:ascii=".VnTime" w:eastAsia="Times New Roman" w:hAnsi=".VnTime"/>
      <w:sz w:val="28"/>
      <w:szCs w:val="20"/>
      <w:lang w:eastAsia="en-US"/>
    </w:rPr>
  </w:style>
  <w:style w:type="character" w:customStyle="1" w:styleId="Style14ptJustifiedBefore6ptLinespacingMultiple13Char">
    <w:name w:val="Style 14 pt Justified Before:  6 pt Line spacing:  Multiple 1.3 ... Char"/>
    <w:basedOn w:val="DefaultParagraphFont"/>
    <w:link w:val="Style14ptJustifiedBefore6ptLinespacingMultiple13"/>
    <w:rsid w:val="009274C4"/>
    <w:rPr>
      <w:rFonts w:ascii=".VnTime" w:eastAsia="Times New Roman" w:hAnsi=".VnTime"/>
      <w:sz w:val="28"/>
      <w:szCs w:val="20"/>
      <w:lang w:eastAsia="en-US"/>
    </w:rPr>
  </w:style>
  <w:style w:type="paragraph" w:customStyle="1" w:styleId="TTPParagraphothers">
    <w:name w:val="TTP Paragraph (others)"/>
    <w:basedOn w:val="Normal"/>
    <w:uiPriority w:val="99"/>
    <w:rsid w:val="004240CB"/>
    <w:pPr>
      <w:autoSpaceDE w:val="0"/>
      <w:autoSpaceDN w:val="0"/>
      <w:spacing w:before="0" w:after="0" w:line="240" w:lineRule="auto"/>
      <w:ind w:firstLine="283"/>
    </w:pPr>
    <w:rPr>
      <w:sz w:val="24"/>
      <w:szCs w:val="24"/>
      <w:lang w:eastAsia="en-US"/>
    </w:rPr>
  </w:style>
  <w:style w:type="paragraph" w:styleId="BodyText3">
    <w:name w:val="Body Text 3"/>
    <w:basedOn w:val="Normal"/>
    <w:link w:val="BodyText3Char"/>
    <w:uiPriority w:val="99"/>
    <w:semiHidden/>
    <w:unhideWhenUsed/>
    <w:rsid w:val="003B2DCC"/>
    <w:pPr>
      <w:spacing w:after="120"/>
    </w:pPr>
    <w:rPr>
      <w:sz w:val="16"/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3B2DCC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299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35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61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37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47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926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016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831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29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21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775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94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046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656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971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480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333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36597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0282410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440753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990734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9444882">
          <w:marLeft w:val="720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DAB1079-4536-4FB6-B2DA-D54FCCA41B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35</TotalTime>
  <Pages>9</Pages>
  <Words>467</Words>
  <Characters>2662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êu đề</vt:lpstr>
      </vt:variant>
      <vt:variant>
        <vt:i4>1</vt:i4>
      </vt:variant>
    </vt:vector>
  </HeadingPairs>
  <TitlesOfParts>
    <vt:vector size="2" baseType="lpstr">
      <vt:lpstr/>
      <vt:lpstr>THAM TRA</vt:lpstr>
    </vt:vector>
  </TitlesOfParts>
  <Company/>
  <LinksUpToDate>false</LinksUpToDate>
  <CharactersWithSpaces>3123</CharactersWithSpaces>
  <SharedDoc>false</SharedDoc>
  <HLinks>
    <vt:vector size="144" baseType="variant">
      <vt:variant>
        <vt:i4>1900603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312231981</vt:lpwstr>
      </vt:variant>
      <vt:variant>
        <vt:i4>1900603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312231980</vt:lpwstr>
      </vt:variant>
      <vt:variant>
        <vt:i4>1179707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312231979</vt:lpwstr>
      </vt:variant>
      <vt:variant>
        <vt:i4>1179707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312231978</vt:lpwstr>
      </vt:variant>
      <vt:variant>
        <vt:i4>1179707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312231977</vt:lpwstr>
      </vt:variant>
      <vt:variant>
        <vt:i4>1179707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312231976</vt:lpwstr>
      </vt:variant>
      <vt:variant>
        <vt:i4>1179707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312231975</vt:lpwstr>
      </vt:variant>
      <vt:variant>
        <vt:i4>1179707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312231974</vt:lpwstr>
      </vt:variant>
      <vt:variant>
        <vt:i4>1179707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312231973</vt:lpwstr>
      </vt:variant>
      <vt:variant>
        <vt:i4>1179707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312231972</vt:lpwstr>
      </vt:variant>
      <vt:variant>
        <vt:i4>1179707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312231971</vt:lpwstr>
      </vt:variant>
      <vt:variant>
        <vt:i4>1179707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312231970</vt:lpwstr>
      </vt:variant>
      <vt:variant>
        <vt:i4>1245243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312231969</vt:lpwstr>
      </vt:variant>
      <vt:variant>
        <vt:i4>1245243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312231968</vt:lpwstr>
      </vt:variant>
      <vt:variant>
        <vt:i4>1245243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312231967</vt:lpwstr>
      </vt:variant>
      <vt:variant>
        <vt:i4>1245243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312231966</vt:lpwstr>
      </vt:variant>
      <vt:variant>
        <vt:i4>1245243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312231965</vt:lpwstr>
      </vt:variant>
      <vt:variant>
        <vt:i4>1245243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312231964</vt:lpwstr>
      </vt:variant>
      <vt:variant>
        <vt:i4>124524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312231963</vt:lpwstr>
      </vt:variant>
      <vt:variant>
        <vt:i4>124524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312231962</vt:lpwstr>
      </vt:variant>
      <vt:variant>
        <vt:i4>124524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312231961</vt:lpwstr>
      </vt:variant>
      <vt:variant>
        <vt:i4>124524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312231960</vt:lpwstr>
      </vt:variant>
      <vt:variant>
        <vt:i4>1048635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312231959</vt:lpwstr>
      </vt:variant>
      <vt:variant>
        <vt:i4>1048635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31223195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/>
  <cp:keywords/>
  <cp:lastModifiedBy>Dương Công Sơn - 64CS3</cp:lastModifiedBy>
  <cp:revision>33</cp:revision>
  <cp:lastPrinted>2019-05-16T10:57:00Z</cp:lastPrinted>
  <dcterms:created xsi:type="dcterms:W3CDTF">2019-05-07T19:55:00Z</dcterms:created>
  <dcterms:modified xsi:type="dcterms:W3CDTF">2022-07-07T11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b67ddb9-0e38-34f8-90f0-c3ba4fa60f4c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